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5C0DA64" w14:textId="77777777" w:rsidR="00B44B63" w:rsidRPr="006C7DAB" w:rsidRDefault="00B44B63" w:rsidP="00B44B63">
      <w:pPr>
        <w:pStyle w:val="berschrift1"/>
        <w:rPr>
          <w:color w:val="000000" w:themeColor="text1"/>
        </w:rPr>
      </w:pPr>
      <w:r w:rsidRPr="006C7DAB">
        <w:rPr>
          <w:color w:val="000000" w:themeColor="text1"/>
        </w:rPr>
        <w:t>Online Supplemental Material 3: Detailed Results</w:t>
      </w:r>
    </w:p>
    <w:p w14:paraId="02871775" w14:textId="373F2788" w:rsidR="00B44B63" w:rsidRPr="006C7DAB" w:rsidRDefault="00B44B63" w:rsidP="00B44B63">
      <w:pPr>
        <w:rPr>
          <w:color w:val="000000" w:themeColor="text1"/>
        </w:rPr>
      </w:pPr>
      <w:r w:rsidRPr="006C7DAB">
        <w:rPr>
          <w:color w:val="000000" w:themeColor="text1"/>
        </w:rPr>
        <w:t xml:space="preserve">Relative frequencies of COVID-19 and being tested for SARS-CoV-2 in our sample stratified for depressive and anxiety symptom severity categories, age, and sex are provided in </w:t>
      </w:r>
      <w:r w:rsidR="002B4B38">
        <w:rPr>
          <w:color w:val="000000" w:themeColor="text1"/>
        </w:rPr>
        <w:t xml:space="preserve">Online Supplemental </w:t>
      </w:r>
      <w:r w:rsidRPr="006C7DAB">
        <w:rPr>
          <w:color w:val="000000" w:themeColor="text1"/>
        </w:rPr>
        <w:t>Tables 1–3.  Of note, 502 participants in our sample died between January 2</w:t>
      </w:r>
      <w:r w:rsidRPr="006C7DAB">
        <w:rPr>
          <w:color w:val="000000" w:themeColor="text1"/>
          <w:vertAlign w:val="superscript"/>
        </w:rPr>
        <w:t>nd</w:t>
      </w:r>
      <w:r w:rsidRPr="006C7DAB">
        <w:rPr>
          <w:color w:val="000000" w:themeColor="text1"/>
        </w:rPr>
        <w:t xml:space="preserve"> 2020 and August 24</w:t>
      </w:r>
      <w:r w:rsidRPr="006C7DAB">
        <w:rPr>
          <w:color w:val="000000" w:themeColor="text1"/>
          <w:vertAlign w:val="superscript"/>
        </w:rPr>
        <w:t>th</w:t>
      </w:r>
      <w:r w:rsidRPr="006C7DAB">
        <w:rPr>
          <w:color w:val="000000" w:themeColor="text1"/>
        </w:rPr>
        <w:t xml:space="preserve"> 2020, of whom 53 had a COVID-19 related cause of death recorded in the death register (ICD-10 codes U071 and U072).</w:t>
      </w:r>
    </w:p>
    <w:p w14:paraId="139B90FD" w14:textId="77777777" w:rsidR="00B44B63" w:rsidRPr="006C7DAB" w:rsidRDefault="00B44B63" w:rsidP="00B44B63">
      <w:pPr>
        <w:rPr>
          <w:color w:val="000000" w:themeColor="text1"/>
        </w:rPr>
      </w:pPr>
    </w:p>
    <w:p w14:paraId="5215F734" w14:textId="049EBC1E" w:rsidR="00B44B63" w:rsidRPr="006C7DAB" w:rsidRDefault="002B4B38" w:rsidP="00B44B63">
      <w:pPr>
        <w:rPr>
          <w:color w:val="000000" w:themeColor="text1"/>
        </w:rPr>
      </w:pPr>
      <w:r>
        <w:rPr>
          <w:color w:val="000000" w:themeColor="text1"/>
        </w:rPr>
        <w:t xml:space="preserve">Online Supplemental </w:t>
      </w:r>
      <w:r w:rsidR="00B44B63" w:rsidRPr="006C7DAB">
        <w:rPr>
          <w:color w:val="000000" w:themeColor="text1"/>
        </w:rPr>
        <w:t>Tables 4–8 detail the odds ratios (</w:t>
      </w:r>
      <w:r w:rsidR="00B44B63" w:rsidRPr="006C7DAB">
        <w:rPr>
          <w:i/>
          <w:color w:val="000000" w:themeColor="text1"/>
        </w:rPr>
        <w:t>OR</w:t>
      </w:r>
      <w:r w:rsidR="00B44B63" w:rsidRPr="006C7DAB">
        <w:rPr>
          <w:color w:val="000000" w:themeColor="text1"/>
        </w:rPr>
        <w:t xml:space="preserve">), 95% confidence intervals (CI) and </w:t>
      </w:r>
      <w:r w:rsidR="00B44B63" w:rsidRPr="006C7DAB">
        <w:rPr>
          <w:i/>
          <w:color w:val="000000" w:themeColor="text1"/>
        </w:rPr>
        <w:t>p</w:t>
      </w:r>
      <w:r w:rsidR="00B44B63" w:rsidRPr="006C7DAB">
        <w:rPr>
          <w:color w:val="000000" w:themeColor="text1"/>
        </w:rPr>
        <w:t>-values when adjusting for potential sociodemographic confounders, individual physical diseases and behavioural factors.</w:t>
      </w:r>
    </w:p>
    <w:p w14:paraId="2FB966B3" w14:textId="77777777" w:rsidR="00B44B63" w:rsidRPr="006C7DAB" w:rsidRDefault="00B44B63" w:rsidP="00B44B63">
      <w:pPr>
        <w:rPr>
          <w:color w:val="000000" w:themeColor="text1"/>
        </w:rPr>
      </w:pPr>
    </w:p>
    <w:p w14:paraId="76A5AE93" w14:textId="69F165EE" w:rsidR="00B44B63" w:rsidRPr="006C7DAB" w:rsidRDefault="00B44B63" w:rsidP="00B44B63">
      <w:pPr>
        <w:rPr>
          <w:color w:val="000000" w:themeColor="text1"/>
        </w:rPr>
      </w:pPr>
      <w:r w:rsidRPr="006C7DAB">
        <w:rPr>
          <w:color w:val="000000" w:themeColor="text1"/>
        </w:rPr>
        <w:t xml:space="preserve">Regarding the assumptions of logistic regression analyses, visual inspection of the </w:t>
      </w:r>
      <w:proofErr w:type="gramStart"/>
      <w:r w:rsidRPr="006C7DAB">
        <w:rPr>
          <w:color w:val="000000" w:themeColor="text1"/>
        </w:rPr>
        <w:t>smoothed out</w:t>
      </w:r>
      <w:proofErr w:type="gramEnd"/>
      <w:r w:rsidRPr="006C7DAB">
        <w:rPr>
          <w:color w:val="000000" w:themeColor="text1"/>
        </w:rPr>
        <w:t xml:space="preserve"> scatter plot of the continuous predictors PHQ-9 and GAD-7 scores versus the logit of the outcomes indicated strong linearity across the range of PHQ-9 and GAD-7. There was some uncertainty about linearity in the upper range of PHQ-9 and GAD-7 in the tested sample, given the limited number of positive COVID-19 cases in those ranges. All VIF values were smaller than 2.2, indicating no risk of relevant multicollinearity</w:t>
      </w:r>
      <w:r w:rsidR="000219D5" w:rsidRPr="006C7DAB">
        <w:rPr>
          <w:color w:val="000000" w:themeColor="text1"/>
        </w:rPr>
        <w:t xml:space="preserve"> </w:t>
      </w:r>
      <w:r w:rsidR="009147A6" w:rsidRPr="006C7DAB">
        <w:rPr>
          <w:color w:val="000000" w:themeColor="text1"/>
        </w:rPr>
        <w:fldChar w:fldCharType="begin"/>
      </w:r>
      <w:r w:rsidR="00413FAF">
        <w:rPr>
          <w:color w:val="000000" w:themeColor="text1"/>
        </w:rPr>
        <w:instrText xml:space="preserve"> ADDIN ZOTERO_ITEM CSL_CITATION {"citationID":"xNRKY5zx","properties":{"formattedCitation":"(Hair et al., 2010)","plainCitation":"(Hair et al., 2010)","noteIndex":0},"citationItems":[{"id":2629,"uris":["http://zotero.org/users/6025349/items/RDCUE6ML"],"uri":["http://zotero.org/users/6025349/items/RDCUE6ML"],"itemData":{"id":2629,"type":"book","edition":"7","event-place":"Upper saddle River, New Jersey","publisher":"Pearson Education International","publisher-place":"Upper saddle River, New Jersey","title":"Multivariate data analysis","author":[{"family":"Hair","given":"Joseph"},{"family":"Black","given":"William"},{"family":"Babin","given":"Barry"},{"family":"Anderson","given":"Rolph"}],"issued":{"date-parts":[["2010"]]}}}],"schema":"https://github.com/citation-style-language/schema/raw/master/csl-citation.json"} </w:instrText>
      </w:r>
      <w:r w:rsidR="009147A6" w:rsidRPr="006C7DAB">
        <w:rPr>
          <w:color w:val="000000" w:themeColor="text1"/>
        </w:rPr>
        <w:fldChar w:fldCharType="separate"/>
      </w:r>
      <w:r w:rsidR="00413FAF">
        <w:rPr>
          <w:color w:val="000000"/>
          <w:lang w:val="de-DE"/>
        </w:rPr>
        <w:t>(Hair et al., 2010)</w:t>
      </w:r>
      <w:r w:rsidR="009147A6" w:rsidRPr="006C7DAB">
        <w:rPr>
          <w:color w:val="000000" w:themeColor="text1"/>
        </w:rPr>
        <w:fldChar w:fldCharType="end"/>
      </w:r>
      <w:r w:rsidR="009147A6" w:rsidRPr="006C7DAB">
        <w:rPr>
          <w:color w:val="000000" w:themeColor="text1"/>
        </w:rPr>
        <w:t>.</w:t>
      </w:r>
    </w:p>
    <w:p w14:paraId="4D273D87" w14:textId="77777777" w:rsidR="00B44B63" w:rsidRPr="006C7DAB" w:rsidRDefault="00B44B63" w:rsidP="00B44B63">
      <w:pPr>
        <w:rPr>
          <w:color w:val="000000" w:themeColor="text1"/>
        </w:rPr>
      </w:pPr>
    </w:p>
    <w:p w14:paraId="75705542" w14:textId="73A9C185" w:rsidR="00B44B63" w:rsidRPr="006C7DAB" w:rsidRDefault="002B4B38" w:rsidP="00B44B63">
      <w:pPr>
        <w:rPr>
          <w:rFonts w:eastAsia="Times New Roman"/>
          <w:b/>
          <w:color w:val="000000" w:themeColor="text1"/>
          <w:sz w:val="20"/>
          <w:szCs w:val="20"/>
        </w:rPr>
      </w:pPr>
      <w:r>
        <w:rPr>
          <w:rFonts w:eastAsia="Times New Roman"/>
          <w:b/>
          <w:color w:val="000000" w:themeColor="text1"/>
          <w:sz w:val="20"/>
          <w:szCs w:val="20"/>
        </w:rPr>
        <w:t xml:space="preserve">Online Supplemental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Table 1.</w:t>
      </w:r>
      <w:r w:rsidR="00B44B63" w:rsidRPr="006C7DAB">
        <w:rPr>
          <w:b/>
          <w:color w:val="000000" w:themeColor="text1"/>
        </w:rPr>
        <w:t xml:space="preserve">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SARS-CoV-2 Tests and COVID-19 Stratified for Depressive Symptom Severity Categories</w:t>
      </w:r>
    </w:p>
    <w:tbl>
      <w:tblPr>
        <w:tblW w:w="9072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803"/>
        <w:gridCol w:w="1324"/>
        <w:gridCol w:w="913"/>
        <w:gridCol w:w="152"/>
        <w:gridCol w:w="919"/>
        <w:gridCol w:w="992"/>
        <w:gridCol w:w="284"/>
        <w:gridCol w:w="992"/>
        <w:gridCol w:w="1418"/>
        <w:gridCol w:w="1275"/>
      </w:tblGrid>
      <w:tr w:rsidR="00B44B63" w:rsidRPr="006C7DAB" w14:paraId="44113DFE" w14:textId="77777777" w:rsidTr="00C16AAD">
        <w:trPr>
          <w:trHeight w:val="315"/>
        </w:trPr>
        <w:tc>
          <w:tcPr>
            <w:tcW w:w="803" w:type="dxa"/>
            <w:vMerge w:val="restart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183B06C" w14:textId="77777777" w:rsidR="00B44B63" w:rsidRPr="006C7DAB" w:rsidRDefault="00B44B63" w:rsidP="00EA1EEA">
            <w:pPr>
              <w:widowControl w:val="0"/>
              <w:rPr>
                <w:rFonts w:eastAsia="Times New Roman"/>
                <w:b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PHQ-9 Category</w:t>
            </w:r>
          </w:p>
        </w:tc>
        <w:tc>
          <w:tcPr>
            <w:tcW w:w="1324" w:type="dxa"/>
            <w:vMerge w:val="restart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4140B5B" w14:textId="77777777" w:rsidR="00B44B63" w:rsidRPr="006C7DAB" w:rsidRDefault="00B44B63" w:rsidP="00EA1EEA">
            <w:pPr>
              <w:widowControl w:val="0"/>
              <w:rPr>
                <w:rFonts w:eastAsia="Times New Roman"/>
                <w:b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Score range, meaning</w:t>
            </w:r>
          </w:p>
        </w:tc>
        <w:tc>
          <w:tcPr>
            <w:tcW w:w="913" w:type="dxa"/>
            <w:vMerge w:val="restart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0048017" w14:textId="77777777" w:rsidR="00B44B63" w:rsidRPr="006C7DAB" w:rsidRDefault="00B44B63" w:rsidP="00EA1EEA">
            <w:pPr>
              <w:widowControl w:val="0"/>
              <w:rPr>
                <w:rFonts w:eastAsia="Times New Roman"/>
                <w:b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Frequency</w:t>
            </w:r>
          </w:p>
        </w:tc>
        <w:tc>
          <w:tcPr>
            <w:tcW w:w="152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7B2F0F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911" w:type="dxa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6D3CC7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Tested for SARS-CoV-2</w:t>
            </w:r>
          </w:p>
        </w:tc>
        <w:tc>
          <w:tcPr>
            <w:tcW w:w="284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658A24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3685" w:type="dxa"/>
            <w:gridSpan w:val="3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155CFC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Confirmed COVID-19</w:t>
            </w:r>
          </w:p>
        </w:tc>
      </w:tr>
      <w:tr w:rsidR="00B44B63" w:rsidRPr="006C7DAB" w14:paraId="79E51CEC" w14:textId="77777777" w:rsidTr="00C16AAD">
        <w:trPr>
          <w:trHeight w:val="510"/>
        </w:trPr>
        <w:tc>
          <w:tcPr>
            <w:tcW w:w="803" w:type="dxa"/>
            <w:vMerge/>
            <w:tcBorders>
              <w:bottom w:val="single" w:sz="6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84094C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24" w:type="dxa"/>
            <w:vMerge/>
            <w:tcBorders>
              <w:bottom w:val="single" w:sz="6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65822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913" w:type="dxa"/>
            <w:vMerge/>
            <w:tcBorders>
              <w:bottom w:val="single" w:sz="6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3EC7F8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88A389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9AA5F0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Frequency teste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80CB61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Percentage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AB321D8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52634D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Frequenc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5C6AA2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Percentage with respect to tested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17A3F8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Percentage with respect to total</w:t>
            </w:r>
          </w:p>
        </w:tc>
      </w:tr>
      <w:tr w:rsidR="00B44B63" w:rsidRPr="006C7DAB" w14:paraId="5AC79B7E" w14:textId="77777777" w:rsidTr="00C16AAD">
        <w:trPr>
          <w:trHeight w:val="315"/>
        </w:trPr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593912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933818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–4, minimal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7FC9FA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07,772</w:t>
            </w: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186EAA5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FE48F5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,65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E5BB67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.40%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F733C4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2DD7712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52DB53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.81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58F053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.23%</w:t>
            </w:r>
          </w:p>
        </w:tc>
      </w:tr>
      <w:tr w:rsidR="00B44B63" w:rsidRPr="006C7DAB" w14:paraId="2D8CF7CD" w14:textId="77777777" w:rsidTr="00C16AAD">
        <w:trPr>
          <w:trHeight w:val="315"/>
        </w:trPr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6A5176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680849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–9, mild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B6B867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9,702</w:t>
            </w: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711AB5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BE6FFF8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7F6C55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.92%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0FDFC10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ABBE10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4B3D27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.54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19EA0D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.33%</w:t>
            </w:r>
          </w:p>
        </w:tc>
      </w:tr>
      <w:tr w:rsidR="00B44B63" w:rsidRPr="006C7DAB" w14:paraId="73E8E8F0" w14:textId="77777777" w:rsidTr="00C16AAD">
        <w:trPr>
          <w:trHeight w:val="315"/>
        </w:trPr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40B46F2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FAD72B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0–14, moderate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C1727F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,989</w:t>
            </w: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F659CE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8421AA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B05112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.05%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C7087A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4119E49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2F2375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.73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1415F10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.44%</w:t>
            </w:r>
          </w:p>
        </w:tc>
      </w:tr>
      <w:tr w:rsidR="00B44B63" w:rsidRPr="006C7DAB" w14:paraId="2D0C7A1A" w14:textId="77777777" w:rsidTr="00C16AAD">
        <w:trPr>
          <w:trHeight w:val="495"/>
        </w:trPr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93D306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B76CAF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5–27, (moderately) severe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7544C2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,639</w:t>
            </w: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7F959E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3FA59B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4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651A6A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.42%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5739D0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F5BE42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34C27A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.09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B9ACF38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.49%</w:t>
            </w:r>
          </w:p>
        </w:tc>
      </w:tr>
      <w:tr w:rsidR="00B44B63" w:rsidRPr="006C7DAB" w14:paraId="0DADFAEA" w14:textId="77777777" w:rsidTr="00C16AAD">
        <w:trPr>
          <w:trHeight w:val="315"/>
        </w:trPr>
        <w:tc>
          <w:tcPr>
            <w:tcW w:w="803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2B4FA8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Totals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3FB168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13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29B456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135,102</w:t>
            </w:r>
          </w:p>
        </w:tc>
        <w:tc>
          <w:tcPr>
            <w:tcW w:w="152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9C35C6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6BC0A1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4,8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6DD1E08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3.57%</w:t>
            </w:r>
          </w:p>
        </w:tc>
        <w:tc>
          <w:tcPr>
            <w:tcW w:w="28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BD5D96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602C6C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35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9058C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7.25%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3AB4CC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0.26%</w:t>
            </w:r>
          </w:p>
        </w:tc>
      </w:tr>
    </w:tbl>
    <w:p w14:paraId="667F9D86" w14:textId="77777777" w:rsidR="00B44B63" w:rsidRPr="006C7DAB" w:rsidRDefault="00B44B63" w:rsidP="00B44B63">
      <w:pPr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 xml:space="preserve">Abbreviations: COVID-19, Coronavirus disease 19; 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SARS-CoV-2,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>S</w:t>
      </w:r>
      <w:r w:rsidRPr="006C7DAB">
        <w:rPr>
          <w:rFonts w:eastAsia="Times New Roman"/>
          <w:color w:val="000000" w:themeColor="text1"/>
          <w:sz w:val="20"/>
          <w:szCs w:val="20"/>
        </w:rPr>
        <w:t>evere acute respiratory syndrome coronavirus 2.</w:t>
      </w:r>
    </w:p>
    <w:p w14:paraId="48CB1890" w14:textId="77777777" w:rsidR="00B44B63" w:rsidRPr="006C7DAB" w:rsidRDefault="00B44B63" w:rsidP="00B44B63">
      <w:pPr>
        <w:rPr>
          <w:color w:val="000000" w:themeColor="text1"/>
        </w:rPr>
      </w:pPr>
    </w:p>
    <w:p w14:paraId="327A21F5" w14:textId="12090800" w:rsidR="00B44B63" w:rsidRPr="006C7DAB" w:rsidRDefault="002B4B38" w:rsidP="00B44B63">
      <w:pPr>
        <w:rPr>
          <w:rFonts w:eastAsia="Times New Roman"/>
          <w:b/>
          <w:color w:val="000000" w:themeColor="text1"/>
          <w:sz w:val="20"/>
          <w:szCs w:val="20"/>
        </w:rPr>
      </w:pPr>
      <w:r>
        <w:rPr>
          <w:rFonts w:eastAsia="Times New Roman"/>
          <w:b/>
          <w:color w:val="000000" w:themeColor="text1"/>
          <w:sz w:val="20"/>
          <w:szCs w:val="20"/>
        </w:rPr>
        <w:t xml:space="preserve">Online Supplemental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Table 2.</w:t>
      </w:r>
      <w:r w:rsidR="00B44B63" w:rsidRPr="006C7DAB">
        <w:rPr>
          <w:b/>
          <w:color w:val="000000" w:themeColor="text1"/>
        </w:rPr>
        <w:t xml:space="preserve">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SARS-CoV-2 Tests and COVID-19 Stratified for Anxiety Symptom Severity Categories</w:t>
      </w:r>
    </w:p>
    <w:tbl>
      <w:tblPr>
        <w:tblW w:w="902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803"/>
        <w:gridCol w:w="1324"/>
        <w:gridCol w:w="913"/>
        <w:gridCol w:w="152"/>
        <w:gridCol w:w="1061"/>
        <w:gridCol w:w="959"/>
        <w:gridCol w:w="141"/>
        <w:gridCol w:w="1064"/>
        <w:gridCol w:w="1250"/>
        <w:gridCol w:w="1358"/>
      </w:tblGrid>
      <w:tr w:rsidR="00B44B63" w:rsidRPr="006C7DAB" w14:paraId="654A6645" w14:textId="77777777" w:rsidTr="00C16AAD">
        <w:trPr>
          <w:trHeight w:val="315"/>
        </w:trPr>
        <w:tc>
          <w:tcPr>
            <w:tcW w:w="803" w:type="dxa"/>
            <w:vMerge w:val="restart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2757F16" w14:textId="77777777" w:rsidR="00B44B63" w:rsidRPr="006C7DAB" w:rsidRDefault="00B44B63" w:rsidP="00EA1EEA">
            <w:pPr>
              <w:widowControl w:val="0"/>
              <w:rPr>
                <w:rFonts w:eastAsia="Times New Roman"/>
                <w:b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GAD-7 Category</w:t>
            </w:r>
          </w:p>
        </w:tc>
        <w:tc>
          <w:tcPr>
            <w:tcW w:w="1324" w:type="dxa"/>
            <w:vMerge w:val="restart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099229E" w14:textId="77777777" w:rsidR="00B44B63" w:rsidRPr="006C7DAB" w:rsidRDefault="00B44B63" w:rsidP="00EA1EEA">
            <w:pPr>
              <w:widowControl w:val="0"/>
              <w:rPr>
                <w:rFonts w:eastAsia="Times New Roman"/>
                <w:b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Score range, meaning</w:t>
            </w:r>
          </w:p>
        </w:tc>
        <w:tc>
          <w:tcPr>
            <w:tcW w:w="913" w:type="dxa"/>
            <w:vMerge w:val="restart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DD1E702" w14:textId="77777777" w:rsidR="00B44B63" w:rsidRPr="006C7DAB" w:rsidRDefault="00B44B63" w:rsidP="00EA1EEA">
            <w:pPr>
              <w:widowControl w:val="0"/>
              <w:rPr>
                <w:rFonts w:eastAsia="Times New Roman"/>
                <w:b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Frequency</w:t>
            </w:r>
          </w:p>
        </w:tc>
        <w:tc>
          <w:tcPr>
            <w:tcW w:w="152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89808E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2020" w:type="dxa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B994859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Tested for SARS-CoV-2</w:t>
            </w:r>
          </w:p>
        </w:tc>
        <w:tc>
          <w:tcPr>
            <w:tcW w:w="141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279696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3672" w:type="dxa"/>
            <w:gridSpan w:val="3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6CD83E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Confirmed COVID-19</w:t>
            </w:r>
          </w:p>
        </w:tc>
      </w:tr>
      <w:tr w:rsidR="00B44B63" w:rsidRPr="006C7DAB" w14:paraId="24F3E10A" w14:textId="77777777" w:rsidTr="00C16AAD">
        <w:trPr>
          <w:trHeight w:val="510"/>
        </w:trPr>
        <w:tc>
          <w:tcPr>
            <w:tcW w:w="803" w:type="dxa"/>
            <w:vMerge/>
            <w:tcBorders>
              <w:bottom w:val="single" w:sz="6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426318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24" w:type="dxa"/>
            <w:vMerge/>
            <w:tcBorders>
              <w:bottom w:val="single" w:sz="6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E07D7C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913" w:type="dxa"/>
            <w:vMerge/>
            <w:tcBorders>
              <w:bottom w:val="single" w:sz="6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3B024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4D3E80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078A32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Frequency tested</w:t>
            </w:r>
          </w:p>
        </w:tc>
        <w:tc>
          <w:tcPr>
            <w:tcW w:w="959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F18678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Percentage tested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649C8F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7AF9AD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Frequency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6D45EF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Percentage with respect to tested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C4CAF7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Percentage with respect to total</w:t>
            </w:r>
          </w:p>
        </w:tc>
      </w:tr>
      <w:tr w:rsidR="00B44B63" w:rsidRPr="006C7DAB" w14:paraId="133818EE" w14:textId="77777777" w:rsidTr="00C16AAD">
        <w:trPr>
          <w:trHeight w:val="315"/>
        </w:trPr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B0D05B0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DA00E98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–4, none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05CDF60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11,024</w:t>
            </w: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5F2069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0F4C3B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,84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9048C3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.46%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E8514D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27DEE20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64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425101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.86%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CE6898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.24%</w:t>
            </w:r>
          </w:p>
        </w:tc>
      </w:tr>
      <w:tr w:rsidR="00B44B63" w:rsidRPr="006C7DAB" w14:paraId="01AB69D7" w14:textId="77777777" w:rsidTr="00C16AAD">
        <w:trPr>
          <w:trHeight w:val="315"/>
        </w:trPr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A211E1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38CBBC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–9, mild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90C0C65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8,381</w:t>
            </w: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E444F6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DA67AD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2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6C400F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.96%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866FD8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218AAB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9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759E86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.12%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F357A8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.32%</w:t>
            </w:r>
          </w:p>
        </w:tc>
      </w:tr>
      <w:tr w:rsidR="00B44B63" w:rsidRPr="006C7DAB" w14:paraId="14928836" w14:textId="77777777" w:rsidTr="00C16AAD">
        <w:trPr>
          <w:trHeight w:val="315"/>
        </w:trPr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807FED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5C7B47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0–14, moderate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962A1C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,663</w:t>
            </w: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7E52EC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E3F6552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6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11EF85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.48%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C2B1878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C56AA22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6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3C99B9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.76%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863B7E5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.44%</w:t>
            </w:r>
          </w:p>
        </w:tc>
      </w:tr>
      <w:tr w:rsidR="00B44B63" w:rsidRPr="006C7DAB" w14:paraId="7857D59A" w14:textId="77777777" w:rsidTr="00C16AAD">
        <w:trPr>
          <w:trHeight w:val="315"/>
        </w:trPr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480460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lastRenderedPageBreak/>
              <w:t>3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80C30A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5–21, severe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6B4090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,034</w:t>
            </w:r>
          </w:p>
        </w:tc>
        <w:tc>
          <w:tcPr>
            <w:tcW w:w="152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CC3E5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D8185A5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0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CF1018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.42%</w:t>
            </w:r>
          </w:p>
        </w:tc>
        <w:tc>
          <w:tcPr>
            <w:tcW w:w="141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4D56CB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AB98BC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1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B34AB42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2.22%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E9AEBE0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.54%</w:t>
            </w:r>
          </w:p>
        </w:tc>
      </w:tr>
      <w:tr w:rsidR="00B44B63" w:rsidRPr="006C7DAB" w14:paraId="562253A1" w14:textId="77777777" w:rsidTr="00C16AAD">
        <w:trPr>
          <w:trHeight w:val="315"/>
        </w:trPr>
        <w:tc>
          <w:tcPr>
            <w:tcW w:w="803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CAA5DF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Totals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EE4CC9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13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A89853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135,102</w:t>
            </w:r>
          </w:p>
        </w:tc>
        <w:tc>
          <w:tcPr>
            <w:tcW w:w="152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8C93A79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AD4E82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4,827</w:t>
            </w:r>
          </w:p>
        </w:tc>
        <w:tc>
          <w:tcPr>
            <w:tcW w:w="959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4DC1DB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3.57%</w:t>
            </w:r>
          </w:p>
        </w:tc>
        <w:tc>
          <w:tcPr>
            <w:tcW w:w="141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B6C58E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69C9AC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350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0EB530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7.25%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EDC57D5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0.26%</w:t>
            </w:r>
          </w:p>
        </w:tc>
      </w:tr>
    </w:tbl>
    <w:p w14:paraId="7DEF2BBD" w14:textId="77777777" w:rsidR="00B44B63" w:rsidRPr="006C7DAB" w:rsidRDefault="00B44B63" w:rsidP="00B44B63">
      <w:pPr>
        <w:rPr>
          <w:rFonts w:eastAsia="Times New Roman"/>
          <w:color w:val="000000" w:themeColor="text1"/>
        </w:rPr>
      </w:pP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 xml:space="preserve">Abbreviations: COVID-19, Coronavirus disease 19; 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SARS-CoV-2,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>S</w:t>
      </w:r>
      <w:r w:rsidRPr="006C7DAB">
        <w:rPr>
          <w:rFonts w:eastAsia="Times New Roman"/>
          <w:color w:val="000000" w:themeColor="text1"/>
          <w:sz w:val="20"/>
          <w:szCs w:val="20"/>
        </w:rPr>
        <w:t>evere acute respiratory syndrome coronavirus 2.</w:t>
      </w:r>
    </w:p>
    <w:p w14:paraId="5B6DF336" w14:textId="661B2DA4" w:rsidR="00B44B63" w:rsidRPr="006C7DAB" w:rsidRDefault="00B44B63" w:rsidP="00B44B63">
      <w:pPr>
        <w:rPr>
          <w:color w:val="000000" w:themeColor="text1"/>
        </w:rPr>
      </w:pPr>
    </w:p>
    <w:p w14:paraId="5090EE4C" w14:textId="7F84A19E" w:rsidR="00B44B63" w:rsidRPr="006C7DAB" w:rsidRDefault="002B4B38" w:rsidP="00B44B63">
      <w:pPr>
        <w:rPr>
          <w:color w:val="000000" w:themeColor="text1"/>
        </w:rPr>
      </w:pPr>
      <w:r>
        <w:rPr>
          <w:rFonts w:eastAsia="Times New Roman"/>
          <w:b/>
          <w:color w:val="000000" w:themeColor="text1"/>
          <w:sz w:val="20"/>
          <w:szCs w:val="20"/>
        </w:rPr>
        <w:t xml:space="preserve">Online Supplemental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Table 3. SARS-CoV-2 Tests and COVID-19 Stratified for Age Intervals and Sex</w:t>
      </w:r>
    </w:p>
    <w:tbl>
      <w:tblPr>
        <w:tblW w:w="885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975"/>
        <w:gridCol w:w="1995"/>
        <w:gridCol w:w="2010"/>
        <w:gridCol w:w="165"/>
        <w:gridCol w:w="1890"/>
        <w:gridCol w:w="1815"/>
      </w:tblGrid>
      <w:tr w:rsidR="00B44B63" w:rsidRPr="006C7DAB" w14:paraId="5ECAB649" w14:textId="77777777" w:rsidTr="00EA1EEA">
        <w:trPr>
          <w:trHeight w:val="315"/>
        </w:trPr>
        <w:tc>
          <w:tcPr>
            <w:tcW w:w="975" w:type="dxa"/>
            <w:vMerge w:val="restart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312AA75" w14:textId="77777777" w:rsidR="00B44B63" w:rsidRPr="006C7DAB" w:rsidRDefault="00B44B63" w:rsidP="00EA1EEA">
            <w:pPr>
              <w:widowControl w:val="0"/>
              <w:rPr>
                <w:rFonts w:eastAsia="Times New Roman"/>
                <w:b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Age intervals (years)</w:t>
            </w:r>
          </w:p>
        </w:tc>
        <w:tc>
          <w:tcPr>
            <w:tcW w:w="7875" w:type="dxa"/>
            <w:gridSpan w:val="5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E2223F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Absolute frequency / subjects (%)</w:t>
            </w:r>
          </w:p>
        </w:tc>
      </w:tr>
      <w:tr w:rsidR="00B44B63" w:rsidRPr="006C7DAB" w14:paraId="35005411" w14:textId="77777777" w:rsidTr="00EA1EEA">
        <w:trPr>
          <w:trHeight w:val="315"/>
        </w:trPr>
        <w:tc>
          <w:tcPr>
            <w:tcW w:w="975" w:type="dxa"/>
            <w:vMerge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1BFFC8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40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D47204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Tested for SARS-CoV-2</w:t>
            </w:r>
          </w:p>
        </w:tc>
        <w:tc>
          <w:tcPr>
            <w:tcW w:w="1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CAF2DB3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778EBF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Confirmed COVID-19</w:t>
            </w:r>
          </w:p>
        </w:tc>
      </w:tr>
      <w:tr w:rsidR="00B44B63" w:rsidRPr="006C7DAB" w14:paraId="6CBA2EFE" w14:textId="77777777" w:rsidTr="00EA1EEA">
        <w:trPr>
          <w:trHeight w:val="315"/>
        </w:trPr>
        <w:tc>
          <w:tcPr>
            <w:tcW w:w="975" w:type="dxa"/>
            <w:vMerge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8A5F002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0F562C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Female</w:t>
            </w:r>
          </w:p>
        </w:tc>
        <w:tc>
          <w:tcPr>
            <w:tcW w:w="201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0DB5545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Male</w:t>
            </w:r>
          </w:p>
        </w:tc>
        <w:tc>
          <w:tcPr>
            <w:tcW w:w="16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962FDE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5B3457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Female</w:t>
            </w:r>
          </w:p>
        </w:tc>
        <w:tc>
          <w:tcPr>
            <w:tcW w:w="181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97D7339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Male</w:t>
            </w:r>
          </w:p>
        </w:tc>
      </w:tr>
      <w:tr w:rsidR="00B44B63" w:rsidRPr="006C7DAB" w14:paraId="55BD703E" w14:textId="77777777" w:rsidTr="00EA1EEA">
        <w:trPr>
          <w:trHeight w:val="315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DA9A595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9–55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04220C4" w14:textId="728DD04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52/6,682 (3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%)</w:t>
            </w:r>
          </w:p>
        </w:tc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3EFDEA9" w14:textId="5B257D19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26/4,631 (2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%)</w:t>
            </w:r>
          </w:p>
        </w:tc>
        <w:tc>
          <w:tcPr>
            <w:tcW w:w="16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43DE2F8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5391B62" w14:textId="6A624B2B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8/6,682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%)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ADC6FE4" w14:textId="5DFF2952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1/4,631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%)</w:t>
            </w:r>
          </w:p>
        </w:tc>
      </w:tr>
      <w:tr w:rsidR="00B44B63" w:rsidRPr="006C7DAB" w14:paraId="23621C1B" w14:textId="77777777" w:rsidTr="00EA1EEA">
        <w:trPr>
          <w:trHeight w:val="315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F87E25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5–59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B044D45" w14:textId="74513771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94/10,808 (3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%)</w:t>
            </w:r>
          </w:p>
        </w:tc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F154C72" w14:textId="3745C32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98/7,050 (2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%)</w:t>
            </w:r>
          </w:p>
        </w:tc>
        <w:tc>
          <w:tcPr>
            <w:tcW w:w="1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F229F5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E476BB4" w14:textId="1B685EBF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2/10,808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%)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4FB9A7A" w14:textId="5066BFF0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1/7,050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%)</w:t>
            </w:r>
          </w:p>
        </w:tc>
      </w:tr>
      <w:tr w:rsidR="00B44B63" w:rsidRPr="006C7DAB" w14:paraId="3F32159E" w14:textId="77777777" w:rsidTr="00EA1EEA">
        <w:trPr>
          <w:trHeight w:val="315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5DCECD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0–64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7777E7B" w14:textId="3961AC7D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00/13,439 (3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%)</w:t>
            </w:r>
          </w:p>
        </w:tc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E3BDDE6" w14:textId="230359CE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32/8,534 (2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%)</w:t>
            </w:r>
          </w:p>
        </w:tc>
        <w:tc>
          <w:tcPr>
            <w:tcW w:w="16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9BC7049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D2C6F0B" w14:textId="50252BC4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5/13,439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%)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CACE09F" w14:textId="33021610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0/8,534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%)</w:t>
            </w:r>
          </w:p>
        </w:tc>
      </w:tr>
      <w:tr w:rsidR="00B44B63" w:rsidRPr="006C7DAB" w14:paraId="553646DB" w14:textId="77777777" w:rsidTr="00EA1EEA">
        <w:trPr>
          <w:trHeight w:val="315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F7430E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5–69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785EED5" w14:textId="324D13F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57/15,737 (2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%)</w:t>
            </w:r>
          </w:p>
        </w:tc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828293C" w14:textId="727F8A6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57/11,433 (3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%)</w:t>
            </w:r>
          </w:p>
        </w:tc>
        <w:tc>
          <w:tcPr>
            <w:tcW w:w="1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7C2C40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5E81E16" w14:textId="2FE1AA90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3/15,737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%)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4D6F307" w14:textId="1C766FE2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8/11,433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%)</w:t>
            </w:r>
          </w:p>
        </w:tc>
      </w:tr>
      <w:tr w:rsidR="00B44B63" w:rsidRPr="006C7DAB" w14:paraId="2334CE61" w14:textId="77777777" w:rsidTr="00EA1EEA">
        <w:trPr>
          <w:trHeight w:val="315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E492E4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0–74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8822BA4" w14:textId="02A5A3D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13/18,266 (3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%)</w:t>
            </w:r>
          </w:p>
        </w:tc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4D13375" w14:textId="2DDA9D1D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45/15,323 (4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%)</w:t>
            </w:r>
          </w:p>
        </w:tc>
        <w:tc>
          <w:tcPr>
            <w:tcW w:w="16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8AFD32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C44CCEB" w14:textId="042CE7E4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2/18,266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%)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6764B55" w14:textId="37DF5B80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3/15,323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%)</w:t>
            </w:r>
          </w:p>
        </w:tc>
      </w:tr>
      <w:tr w:rsidR="00B44B63" w:rsidRPr="006C7DAB" w14:paraId="23394B0A" w14:textId="77777777" w:rsidTr="00EA1EEA">
        <w:trPr>
          <w:trHeight w:val="315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BDE123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5–79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16CA90F" w14:textId="5D2FFC2B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27/10,310 (4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%)</w:t>
            </w:r>
          </w:p>
        </w:tc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09E7452" w14:textId="6CA4DCE3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69/10,384 (5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%)</w:t>
            </w:r>
          </w:p>
        </w:tc>
        <w:tc>
          <w:tcPr>
            <w:tcW w:w="1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9E15FC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6235385" w14:textId="1AFAE11D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3/10,310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%)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447D815" w14:textId="3F7FD9DB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7/10,384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%)</w:t>
            </w:r>
          </w:p>
        </w:tc>
      </w:tr>
      <w:tr w:rsidR="00B44B63" w:rsidRPr="006C7DAB" w14:paraId="1181C30E" w14:textId="77777777" w:rsidTr="00EA1EEA">
        <w:trPr>
          <w:trHeight w:val="315"/>
        </w:trPr>
        <w:tc>
          <w:tcPr>
            <w:tcW w:w="97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80074F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0–83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493A8ED" w14:textId="66610999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4/1,215 (5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%)</w:t>
            </w:r>
          </w:p>
        </w:tc>
        <w:tc>
          <w:tcPr>
            <w:tcW w:w="201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FC488B4" w14:textId="0572664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3/1,290 (7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%)</w:t>
            </w:r>
          </w:p>
        </w:tc>
        <w:tc>
          <w:tcPr>
            <w:tcW w:w="16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1BD3DE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FD9374" w14:textId="40B2AD32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/1,215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%)</w:t>
            </w:r>
          </w:p>
        </w:tc>
        <w:tc>
          <w:tcPr>
            <w:tcW w:w="181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20E8143" w14:textId="3D08819E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/1,290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%)</w:t>
            </w:r>
          </w:p>
        </w:tc>
      </w:tr>
      <w:tr w:rsidR="00B44B63" w:rsidRPr="006C7DAB" w14:paraId="1DBA1B42" w14:textId="77777777" w:rsidTr="00EA1EEA">
        <w:trPr>
          <w:trHeight w:val="315"/>
        </w:trPr>
        <w:tc>
          <w:tcPr>
            <w:tcW w:w="97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A24B02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Total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C868742" w14:textId="53BFBBCF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,607/76,457 (3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%)</w:t>
            </w:r>
          </w:p>
        </w:tc>
        <w:tc>
          <w:tcPr>
            <w:tcW w:w="201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FFFC691" w14:textId="503B4C9B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,220/58,645 (3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%)</w:t>
            </w:r>
          </w:p>
        </w:tc>
        <w:tc>
          <w:tcPr>
            <w:tcW w:w="16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2718F7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99A1D40" w14:textId="4E15195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85/76,457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%)</w:t>
            </w:r>
          </w:p>
        </w:tc>
        <w:tc>
          <w:tcPr>
            <w:tcW w:w="181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8610999" w14:textId="6725A54D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65/58,645 (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%)</w:t>
            </w:r>
          </w:p>
        </w:tc>
      </w:tr>
    </w:tbl>
    <w:p w14:paraId="07B4834E" w14:textId="77777777" w:rsidR="00B44B63" w:rsidRPr="006C7DAB" w:rsidRDefault="00B44B63" w:rsidP="00B44B63">
      <w:pPr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 xml:space="preserve">Abbreviations: COVID-19, Coronavirus disease 19; 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SARS-CoV-2,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>S</w:t>
      </w:r>
      <w:r w:rsidRPr="006C7DAB">
        <w:rPr>
          <w:rFonts w:eastAsia="Times New Roman"/>
          <w:color w:val="000000" w:themeColor="text1"/>
          <w:sz w:val="20"/>
          <w:szCs w:val="20"/>
        </w:rPr>
        <w:t>evere acute respiratory syndrome coronavirus 2.</w:t>
      </w:r>
    </w:p>
    <w:p w14:paraId="331DF006" w14:textId="77777777" w:rsidR="00B44B63" w:rsidRPr="006C7DAB" w:rsidRDefault="00B44B63" w:rsidP="00B44B63">
      <w:pPr>
        <w:rPr>
          <w:color w:val="000000" w:themeColor="text1"/>
          <w:sz w:val="20"/>
          <w:szCs w:val="20"/>
        </w:rPr>
      </w:pPr>
    </w:p>
    <w:p w14:paraId="1E8DE1DC" w14:textId="1E391E64" w:rsidR="00B44B63" w:rsidRPr="006C7DAB" w:rsidRDefault="002B4B38" w:rsidP="00B44B63">
      <w:pPr>
        <w:rPr>
          <w:color w:val="000000" w:themeColor="text1"/>
        </w:rPr>
      </w:pPr>
      <w:r>
        <w:rPr>
          <w:rFonts w:eastAsia="Times New Roman"/>
          <w:b/>
          <w:color w:val="000000" w:themeColor="text1"/>
          <w:sz w:val="20"/>
          <w:szCs w:val="20"/>
        </w:rPr>
        <w:t xml:space="preserve">Online Supplemental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Table 4. Depressive and Anxiety Symptoms Predicting COVID-19 in Total Sample, Adjusted for Sociodemographic Factors</w:t>
      </w:r>
    </w:p>
    <w:tbl>
      <w:tblPr>
        <w:tblW w:w="730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3255"/>
        <w:gridCol w:w="2625"/>
        <w:gridCol w:w="1425"/>
      </w:tblGrid>
      <w:tr w:rsidR="00B44B63" w:rsidRPr="006C7DAB" w14:paraId="4428450A" w14:textId="77777777" w:rsidTr="00EA1EEA">
        <w:trPr>
          <w:trHeight w:val="315"/>
        </w:trPr>
        <w:tc>
          <w:tcPr>
            <w:tcW w:w="3255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41E79E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2625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038847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OR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 [95% CI]</w:t>
            </w:r>
          </w:p>
        </w:tc>
        <w:tc>
          <w:tcPr>
            <w:tcW w:w="1425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33E9D5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p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-value</w:t>
            </w:r>
          </w:p>
        </w:tc>
      </w:tr>
      <w:tr w:rsidR="00B44B63" w:rsidRPr="006C7DAB" w14:paraId="7E92E82E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7ED707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PHQ-9 scor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B006B48" w14:textId="5600A928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7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72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A209221" w14:textId="5786B499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4</w:t>
            </w:r>
          </w:p>
        </w:tc>
      </w:tr>
      <w:tr w:rsidR="00B44B63" w:rsidRPr="006C7DAB" w14:paraId="54F1B412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4E23800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GAD-7 scor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58B4B9D" w14:textId="1DC98F7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65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4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BE0AA4A" w14:textId="731B076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2</w:t>
            </w:r>
          </w:p>
        </w:tc>
      </w:tr>
      <w:tr w:rsidR="00B44B63" w:rsidRPr="006C7DAB" w14:paraId="3B7ECB60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795F28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Sex femal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E86E729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Reference category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85EE4D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08B16B23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A4CFA98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Sex mal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6364F18" w14:textId="6538CAC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2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15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C851633" w14:textId="02537CDC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1</w:t>
            </w:r>
          </w:p>
        </w:tc>
      </w:tr>
      <w:tr w:rsidR="00B44B63" w:rsidRPr="006C7DAB" w14:paraId="38832A92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967D191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a</w:t>
            </w:r>
            <w:proofErr w:type="spellEnd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 49–55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EDF75D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Reference category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DB80AC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61D0D60A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B05038D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55–59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A65E9E7" w14:textId="1AEFAC59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1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5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8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2CB06CE" w14:textId="3C66504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9</w:t>
            </w:r>
          </w:p>
        </w:tc>
      </w:tr>
      <w:tr w:rsidR="00B44B63" w:rsidRPr="006C7DAB" w14:paraId="2D557905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B0293B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60–64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82A8FFB" w14:textId="59E0634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2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59, 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54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3E257F7" w14:textId="1A9F54C6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54</w:t>
            </w:r>
          </w:p>
        </w:tc>
      </w:tr>
      <w:tr w:rsidR="00B44B63" w:rsidRPr="006C7DAB" w14:paraId="39A38842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31089EF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65–69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C887CD9" w14:textId="36499CC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19, 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93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B2A87AB" w14:textId="38E182F4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</w:tr>
      <w:tr w:rsidR="00B44B63" w:rsidRPr="006C7DAB" w14:paraId="46B7D9C5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1AF1D59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70–74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605C336" w14:textId="52140773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68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52, 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36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61ECD53" w14:textId="5EA78F7E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</w:tr>
      <w:tr w:rsidR="00B44B63" w:rsidRPr="006C7DAB" w14:paraId="598E723D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62A34A2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75–79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C31EB10" w14:textId="2FCD5322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46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7, 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03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213B834" w14:textId="25C02173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21</w:t>
            </w:r>
          </w:p>
        </w:tc>
      </w:tr>
      <w:tr w:rsidR="00B44B63" w:rsidRPr="006C7DAB" w14:paraId="6EC198B4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8C175B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80–83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0CDA201" w14:textId="40CD171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38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64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11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BCCE6DE" w14:textId="5EDA079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6</w:t>
            </w:r>
          </w:p>
        </w:tc>
      </w:tr>
      <w:tr w:rsidR="00B44B63" w:rsidRPr="006C7DAB" w14:paraId="05A7261E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40C2B3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Ethnicit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b</w:t>
            </w:r>
            <w:proofErr w:type="spellEnd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 whit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1E31109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Reference category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F114C40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737F8CEB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86E11E7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Ethnicity black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1B1D649" w14:textId="69A42A55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59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52, 5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76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E7682AB" w14:textId="3DB838D2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5</w:t>
            </w:r>
          </w:p>
        </w:tc>
      </w:tr>
      <w:tr w:rsidR="00B44B63" w:rsidRPr="006C7DAB" w14:paraId="47B12F20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F4E196A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Ethnicity south Asian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231F60F" w14:textId="47212B5A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0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65, 3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51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1B995B7" w14:textId="467443A0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3</w:t>
            </w:r>
          </w:p>
        </w:tc>
      </w:tr>
      <w:tr w:rsidR="00B44B63" w:rsidRPr="006C7DAB" w14:paraId="1F3B6C13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369A774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lastRenderedPageBreak/>
              <w:t>Ethnicity other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74A1343" w14:textId="4664F34E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34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27, 2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22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FD1D093" w14:textId="33DB1DB9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1</w:t>
            </w:r>
          </w:p>
        </w:tc>
      </w:tr>
      <w:tr w:rsidR="00B44B63" w:rsidRPr="006C7DAB" w14:paraId="57D1A7DA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5ADD21E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Townsend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b</w:t>
            </w:r>
            <w:proofErr w:type="spellEnd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 category least deprived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862B219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Reference category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D5743D2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097D5C5F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1214ADC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Townsend category averag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541ACA5" w14:textId="5A0C10A2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5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5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84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388FDCD" w14:textId="0910A0EB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4</w:t>
            </w:r>
          </w:p>
        </w:tc>
      </w:tr>
      <w:tr w:rsidR="00B44B63" w:rsidRPr="006C7DAB" w14:paraId="3CE7B79E" w14:textId="77777777" w:rsidTr="00EA1EEA">
        <w:trPr>
          <w:trHeight w:val="300"/>
        </w:trPr>
        <w:tc>
          <w:tcPr>
            <w:tcW w:w="3255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94D5326" w14:textId="77777777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Townsend category most deprived</w:t>
            </w:r>
          </w:p>
        </w:tc>
        <w:tc>
          <w:tcPr>
            <w:tcW w:w="2625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67B99D8" w14:textId="262689B4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47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6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4]</w:t>
            </w:r>
          </w:p>
        </w:tc>
        <w:tc>
          <w:tcPr>
            <w:tcW w:w="1425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EC9C06C" w14:textId="7F712AAC" w:rsidR="00B44B63" w:rsidRPr="006C7DAB" w:rsidRDefault="00B44B63" w:rsidP="00EA1EEA">
            <w:pPr>
              <w:widowControl w:val="0"/>
              <w:rPr>
                <w:rFonts w:eastAsia="Times New Roman"/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</w:t>
            </w:r>
          </w:p>
        </w:tc>
      </w:tr>
    </w:tbl>
    <w:p w14:paraId="207BEDB6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</w:rPr>
        <w:t xml:space="preserve">Abbreviations: CI, confidence interval;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>Coronavirus disease 19, COVID-19</w:t>
      </w:r>
      <w:r w:rsidRPr="006C7DAB">
        <w:rPr>
          <w:rFonts w:eastAsia="Times New Roman"/>
          <w:color w:val="000000" w:themeColor="text1"/>
          <w:sz w:val="20"/>
          <w:szCs w:val="20"/>
        </w:rPr>
        <w:t>; OR, odds ratio.</w:t>
      </w:r>
    </w:p>
    <w:p w14:paraId="4D5B1344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proofErr w:type="spellStart"/>
      <w:proofErr w:type="gramStart"/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a</w:t>
      </w:r>
      <w:proofErr w:type="spellEnd"/>
      <w:proofErr w:type="gramEnd"/>
      <w:r w:rsidRPr="006C7DAB">
        <w:rPr>
          <w:rFonts w:eastAsia="Times New Roman"/>
          <w:color w:val="000000" w:themeColor="text1"/>
          <w:sz w:val="20"/>
          <w:szCs w:val="20"/>
        </w:rPr>
        <w:t xml:space="preserve"> Age in years.</w:t>
      </w:r>
    </w:p>
    <w:p w14:paraId="39FF01BA" w14:textId="3BB2D315" w:rsidR="00B44B63" w:rsidRPr="006C7DAB" w:rsidRDefault="00B44B63" w:rsidP="00B44B63">
      <w:pPr>
        <w:spacing w:line="240" w:lineRule="auto"/>
        <w:rPr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b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585 participants with no information on ethnicity or Townsend score.</w:t>
      </w:r>
    </w:p>
    <w:p w14:paraId="06F2173D" w14:textId="77777777" w:rsidR="00B44B63" w:rsidRPr="006C7DAB" w:rsidRDefault="00B44B63" w:rsidP="00B44B63">
      <w:pPr>
        <w:spacing w:line="240" w:lineRule="auto"/>
        <w:rPr>
          <w:color w:val="000000" w:themeColor="text1"/>
          <w:sz w:val="20"/>
          <w:szCs w:val="20"/>
        </w:rPr>
      </w:pPr>
    </w:p>
    <w:p w14:paraId="10722A66" w14:textId="104F9CB3" w:rsidR="00B44B63" w:rsidRPr="006C7DAB" w:rsidRDefault="002B4B38" w:rsidP="00B44B63">
      <w:pPr>
        <w:rPr>
          <w:color w:val="000000" w:themeColor="text1"/>
        </w:rPr>
      </w:pPr>
      <w:r>
        <w:rPr>
          <w:rFonts w:eastAsia="Times New Roman"/>
          <w:b/>
          <w:color w:val="000000" w:themeColor="text1"/>
          <w:sz w:val="20"/>
          <w:szCs w:val="20"/>
        </w:rPr>
        <w:t xml:space="preserve">Online Supplemental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Table 5. Depressive and Anxiety Symptoms Predicting COVID-19 in Total Sample, Adjusted for Individual Physical Diseases and Behavioural Factors</w:t>
      </w:r>
    </w:p>
    <w:tbl>
      <w:tblPr>
        <w:tblW w:w="902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2684"/>
        <w:gridCol w:w="2163"/>
        <w:gridCol w:w="1174"/>
        <w:gridCol w:w="2114"/>
        <w:gridCol w:w="890"/>
      </w:tblGrid>
      <w:tr w:rsidR="00B44B63" w:rsidRPr="006C7DAB" w14:paraId="5FE2D92C" w14:textId="77777777" w:rsidTr="00EA1EEA">
        <w:trPr>
          <w:trHeight w:val="315"/>
        </w:trPr>
        <w:tc>
          <w:tcPr>
            <w:tcW w:w="2684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6D1371E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163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3C25E2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Depressive symptoms</w:t>
            </w:r>
          </w:p>
        </w:tc>
        <w:tc>
          <w:tcPr>
            <w:tcW w:w="1174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5861A7A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114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4B2B02F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Anxiety symptoms</w:t>
            </w:r>
          </w:p>
        </w:tc>
        <w:tc>
          <w:tcPr>
            <w:tcW w:w="890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61DCA33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327C71D2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CB2543D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Adjusted for:</w:t>
            </w:r>
          </w:p>
        </w:tc>
        <w:tc>
          <w:tcPr>
            <w:tcW w:w="2163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056672E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OR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 [95% CI]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DC0F9F9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p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-value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F428A05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OR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 [95% CI]</w:t>
            </w:r>
          </w:p>
        </w:tc>
        <w:tc>
          <w:tcPr>
            <w:tcW w:w="890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6B5AB60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p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-value</w:t>
            </w:r>
          </w:p>
        </w:tc>
      </w:tr>
      <w:tr w:rsidR="00B44B63" w:rsidRPr="006C7DAB" w14:paraId="0ADE40E7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B27472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sthma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CE1700B" w14:textId="65D0BA4E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84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F943DEC" w14:textId="6829567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36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5185E1B" w14:textId="387B3F9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9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7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2DEDD58" w14:textId="782AD5D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5</w:t>
            </w:r>
          </w:p>
        </w:tc>
      </w:tr>
      <w:tr w:rsidR="00B44B63" w:rsidRPr="006C7DAB" w14:paraId="6FFCE99E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B6C9FC9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ancer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13A8888" w14:textId="26BEA5D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2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7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86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D94B12F" w14:textId="1F865E8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24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C5E2180" w14:textId="024609DB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9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7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2382C00" w14:textId="702B762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5</w:t>
            </w:r>
          </w:p>
        </w:tc>
      </w:tr>
      <w:tr w:rsidR="00B44B63" w:rsidRPr="006C7DAB" w14:paraId="3262DD4B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49B48B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erebrovascular disease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44140C3" w14:textId="44C7A54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1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6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85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65E6018" w14:textId="47A8BCDD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3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D9937BB" w14:textId="6F816699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9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8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9FBF7EB" w14:textId="79B2122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3</w:t>
            </w:r>
          </w:p>
        </w:tc>
      </w:tr>
      <w:tr w:rsidR="00B44B63" w:rsidRPr="006C7DAB" w14:paraId="1BEDFCBD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5D067CE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OPD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72B1057" w14:textId="23B4F2A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84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A1ED6E3" w14:textId="2182E626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35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C2690EB" w14:textId="12E4142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9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8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E9241AB" w14:textId="314ADE0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4</w:t>
            </w:r>
          </w:p>
        </w:tc>
      </w:tr>
      <w:tr w:rsidR="00B44B63" w:rsidRPr="006C7DAB" w14:paraId="082A7036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4059A4E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oronary artery disease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5FD6C4B" w14:textId="76F6E5D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8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4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83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6303770" w14:textId="1D4D0098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45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2CB9463" w14:textId="49CDAB9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9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708657F" w14:textId="792BAC0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9</w:t>
            </w:r>
          </w:p>
        </w:tc>
      </w:tr>
      <w:tr w:rsidR="00B44B63" w:rsidRPr="006C7DAB" w14:paraId="0DAC3AFF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F1F8E7F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Diabetes mellitus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8AA97E5" w14:textId="78FF2448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7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82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920C67" w14:textId="312FC8C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6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4F28796" w14:textId="7BC5B2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74859DC" w14:textId="7621FEA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7</w:t>
            </w:r>
          </w:p>
        </w:tc>
      </w:tr>
      <w:tr w:rsidR="00B44B63" w:rsidRPr="006C7DAB" w14:paraId="3852EAFE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5FF599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Hypertension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35DA176" w14:textId="5FB1F03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8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3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82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A07EC28" w14:textId="0899F23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CFB8E88" w14:textId="00C5BF0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9979C46" w14:textId="2E047AC6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7</w:t>
            </w:r>
          </w:p>
        </w:tc>
      </w:tr>
      <w:tr w:rsidR="00B44B63" w:rsidRPr="006C7DAB" w14:paraId="072C37F2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00DE9A3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Obesit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0C90A7A" w14:textId="35E91A8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8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3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73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BA3B241" w14:textId="1378B64D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9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1FA297A" w14:textId="708280C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6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4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515FA33" w14:textId="1BE38E9D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4</w:t>
            </w:r>
          </w:p>
        </w:tc>
      </w:tr>
      <w:tr w:rsidR="00B44B63" w:rsidRPr="006C7DAB" w14:paraId="4CDC8F12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66AE1F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Morbid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obesit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D6C3453" w14:textId="5E581E1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75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B201B56" w14:textId="7EEB65C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2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9C57B25" w14:textId="2FB90F6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4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2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8123087" w14:textId="0D2F382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</w:t>
            </w:r>
          </w:p>
        </w:tc>
      </w:tr>
      <w:tr w:rsidR="00B44B63" w:rsidRPr="006C7DAB" w14:paraId="5DC69731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469922F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Lifetime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smoking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119FD74" w14:textId="77ED1CE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1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6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85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D1CFF96" w14:textId="0B969C5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29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C862363" w14:textId="7AE25F5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9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8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1087D96" w14:textId="4F8E7F1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4</w:t>
            </w:r>
          </w:p>
        </w:tc>
      </w:tr>
      <w:tr w:rsidR="00B44B63" w:rsidRPr="006C7DAB" w14:paraId="2EF786EE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6A31961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Lifetime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drinking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A116B43" w14:textId="567DF49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1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7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86]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94CDF0D" w14:textId="5B30327D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25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515DD46" w14:textId="26ADF1D6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9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7]</w:t>
            </w:r>
          </w:p>
        </w:tc>
        <w:tc>
          <w:tcPr>
            <w:tcW w:w="890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2D6A151" w14:textId="38AB794B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5</w:t>
            </w:r>
          </w:p>
        </w:tc>
      </w:tr>
    </w:tbl>
    <w:p w14:paraId="69001E84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</w:rPr>
        <w:t xml:space="preserve">Abbreviations: CI, confidence interval;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 xml:space="preserve">COVID-19, Coronavirus disease 19; </w:t>
      </w:r>
      <w:r w:rsidRPr="006C7DAB">
        <w:rPr>
          <w:rFonts w:eastAsia="Times New Roman"/>
          <w:color w:val="000000" w:themeColor="text1"/>
          <w:sz w:val="20"/>
          <w:szCs w:val="20"/>
        </w:rPr>
        <w:t>OR, odds ratio.</w:t>
      </w:r>
    </w:p>
    <w:p w14:paraId="449FA7C9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proofErr w:type="spellStart"/>
      <w:proofErr w:type="gramStart"/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a</w:t>
      </w:r>
      <w:proofErr w:type="spellEnd"/>
      <w:proofErr w:type="gramEnd"/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283 participants with unknown body mass index.</w:t>
      </w:r>
      <w:r w:rsidRPr="006C7DAB">
        <w:rPr>
          <w:rFonts w:eastAsia="Times New Roman"/>
          <w:color w:val="000000" w:themeColor="text1"/>
          <w:sz w:val="20"/>
          <w:szCs w:val="20"/>
        </w:rPr>
        <w:tab/>
      </w:r>
    </w:p>
    <w:p w14:paraId="3BF4B132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b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266 participants with unknown smoking status.</w:t>
      </w:r>
      <w:r w:rsidRPr="006C7DAB">
        <w:rPr>
          <w:rFonts w:eastAsia="Times New Roman"/>
          <w:color w:val="000000" w:themeColor="text1"/>
          <w:sz w:val="20"/>
          <w:szCs w:val="20"/>
        </w:rPr>
        <w:tab/>
      </w:r>
    </w:p>
    <w:p w14:paraId="353EA993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c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107 participants with unknown drinking status.</w:t>
      </w:r>
      <w:r w:rsidRPr="006C7DAB">
        <w:rPr>
          <w:rFonts w:eastAsia="Times New Roman"/>
          <w:color w:val="000000" w:themeColor="text1"/>
          <w:sz w:val="20"/>
          <w:szCs w:val="20"/>
        </w:rPr>
        <w:tab/>
      </w:r>
    </w:p>
    <w:p w14:paraId="3FFC4126" w14:textId="77777777" w:rsidR="00B44B63" w:rsidRPr="006C7DAB" w:rsidRDefault="00B44B63" w:rsidP="00B44B63">
      <w:pPr>
        <w:spacing w:line="240" w:lineRule="auto"/>
        <w:rPr>
          <w:color w:val="000000" w:themeColor="text1"/>
          <w:sz w:val="20"/>
          <w:szCs w:val="20"/>
        </w:rPr>
      </w:pPr>
    </w:p>
    <w:p w14:paraId="4B5C12FD" w14:textId="593B459C" w:rsidR="00B44B63" w:rsidRPr="006C7DAB" w:rsidRDefault="002B4B38" w:rsidP="00B44B63">
      <w:pPr>
        <w:rPr>
          <w:color w:val="000000" w:themeColor="text1"/>
        </w:rPr>
      </w:pPr>
      <w:r>
        <w:rPr>
          <w:rFonts w:eastAsia="Times New Roman"/>
          <w:b/>
          <w:color w:val="000000" w:themeColor="text1"/>
          <w:sz w:val="20"/>
          <w:szCs w:val="20"/>
        </w:rPr>
        <w:t xml:space="preserve">Online Supplemental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Table 6. Depressive and Anxiety Symptoms Predicting Getting Tested for SARS-CoV-2, Adjusted for Sociodemographic Factors</w:t>
      </w:r>
    </w:p>
    <w:tbl>
      <w:tblPr>
        <w:tblW w:w="730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3255"/>
        <w:gridCol w:w="2625"/>
        <w:gridCol w:w="1425"/>
      </w:tblGrid>
      <w:tr w:rsidR="00B44B63" w:rsidRPr="006C7DAB" w14:paraId="1E78BEC4" w14:textId="77777777" w:rsidTr="00EA1EEA">
        <w:trPr>
          <w:trHeight w:val="315"/>
        </w:trPr>
        <w:tc>
          <w:tcPr>
            <w:tcW w:w="3255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65158FE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25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9CFBD07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OR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 [95% CI]</w:t>
            </w:r>
          </w:p>
        </w:tc>
        <w:tc>
          <w:tcPr>
            <w:tcW w:w="1425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1936439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p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-value</w:t>
            </w:r>
          </w:p>
        </w:tc>
      </w:tr>
      <w:tr w:rsidR="00B44B63" w:rsidRPr="006C7DAB" w14:paraId="30C9209F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93B39CD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PHQ-9 scor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02523B9" w14:textId="2930D9D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2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3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BD83729" w14:textId="535B9C96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</w:tr>
      <w:tr w:rsidR="00B44B63" w:rsidRPr="006C7DAB" w14:paraId="7D101618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EF55000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GAD-7 scor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40ADA7B" w14:textId="77C809E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F6C6949" w14:textId="58B4A19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4</w:t>
            </w:r>
          </w:p>
        </w:tc>
      </w:tr>
      <w:tr w:rsidR="00B44B63" w:rsidRPr="006C7DAB" w14:paraId="2E40F857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D2C8B3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Sex femal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0E641A8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Reference category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C71A12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5FB1A63A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D83F60E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Sex mal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A831F66" w14:textId="7F65FAF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04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71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3585B41" w14:textId="3561777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87</w:t>
            </w:r>
          </w:p>
        </w:tc>
      </w:tr>
      <w:tr w:rsidR="00B44B63" w:rsidRPr="006C7DAB" w14:paraId="0EF3594C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D42E233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a</w:t>
            </w:r>
            <w:proofErr w:type="spellEnd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 49–55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9ECA448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Reference category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6672B43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2273A1FC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8B575AD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55–59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470491C" w14:textId="1E575058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8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83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51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2B19A26" w14:textId="48449B0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1</w:t>
            </w:r>
          </w:p>
        </w:tc>
      </w:tr>
      <w:tr w:rsidR="00B44B63" w:rsidRPr="006C7DAB" w14:paraId="46034B5E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91A15E4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60–64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8C6A166" w14:textId="6CD9246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02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9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9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72A8A2A" w14:textId="2D18634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2</w:t>
            </w:r>
          </w:p>
        </w:tc>
      </w:tr>
      <w:tr w:rsidR="00B44B63" w:rsidRPr="006C7DAB" w14:paraId="5C0C5D24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76F3463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65–69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0396845" w14:textId="7D54EA0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57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02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56202A5" w14:textId="6185D4B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5</w:t>
            </w:r>
          </w:p>
        </w:tc>
      </w:tr>
      <w:tr w:rsidR="00B44B63" w:rsidRPr="006C7DAB" w14:paraId="6577BDB2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15E08D1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70–74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F85127D" w14:textId="227A79D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43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04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02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F233A12" w14:textId="1C925D6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35</w:t>
            </w:r>
          </w:p>
        </w:tc>
      </w:tr>
      <w:tr w:rsidR="00B44B63" w:rsidRPr="006C7DAB" w14:paraId="7EF54B47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DB54ADA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lastRenderedPageBreak/>
              <w:t>Age 75–79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F056A54" w14:textId="30A6142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25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37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4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DCD1040" w14:textId="5521EDC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</w:tr>
      <w:tr w:rsidR="00B44B63" w:rsidRPr="006C7DAB" w14:paraId="2C1DF171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55CF71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80–83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E03E437" w14:textId="255EE81A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56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73, 2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1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656D45D" w14:textId="6AA16C3A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</w:tr>
      <w:tr w:rsidR="00B44B63" w:rsidRPr="006C7DAB" w14:paraId="06B6B0DB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3C446F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Ethnicit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b</w:t>
            </w:r>
            <w:proofErr w:type="spellEnd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 whit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BE3D73C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Reference category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EC500A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399ED826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9AB7F27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Ethnicity black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339BA7C" w14:textId="70952FD9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5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15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72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8B3ED2E" w14:textId="52D7894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4</w:t>
            </w:r>
          </w:p>
        </w:tc>
      </w:tr>
      <w:tr w:rsidR="00B44B63" w:rsidRPr="006C7DAB" w14:paraId="38E2BEC4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DD70CDD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Ethnicity south Asian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E1532B4" w14:textId="4BA93C0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87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88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63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E471AF9" w14:textId="4C7E622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4</w:t>
            </w:r>
          </w:p>
        </w:tc>
      </w:tr>
      <w:tr w:rsidR="00B44B63" w:rsidRPr="006C7DAB" w14:paraId="7A0D8A6C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DBD25DD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Ethnicity other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C628620" w14:textId="081F159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96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6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12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AC03066" w14:textId="09F4CBDD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4</w:t>
            </w:r>
          </w:p>
        </w:tc>
      </w:tr>
      <w:tr w:rsidR="00B44B63" w:rsidRPr="006C7DAB" w14:paraId="03ED97B9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4845B79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Townsend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b</w:t>
            </w:r>
            <w:proofErr w:type="spellEnd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 category least deprived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4B6361C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Reference category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D467B1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739BF259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CE250AC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Townsend category average</w:t>
            </w:r>
          </w:p>
        </w:tc>
        <w:tc>
          <w:tcPr>
            <w:tcW w:w="26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13DC6BB" w14:textId="021E9C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9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41]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9FDAB28" w14:textId="22A42C7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5</w:t>
            </w:r>
          </w:p>
        </w:tc>
      </w:tr>
      <w:tr w:rsidR="00B44B63" w:rsidRPr="006C7DAB" w14:paraId="78BE886C" w14:textId="77777777" w:rsidTr="00EA1EEA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0AD31D9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Townsend category most deprived</w:t>
            </w:r>
          </w:p>
        </w:tc>
        <w:tc>
          <w:tcPr>
            <w:tcW w:w="2625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F5E32DD" w14:textId="2623AC8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02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94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18]</w:t>
            </w:r>
          </w:p>
        </w:tc>
        <w:tc>
          <w:tcPr>
            <w:tcW w:w="142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BD22ABD" w14:textId="4E86E1D8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</w:tr>
    </w:tbl>
    <w:p w14:paraId="40848980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</w:rPr>
        <w:t xml:space="preserve">Abbreviations: CI, confidence interval; OR, odds ratio; SARS-CoV-2,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>S</w:t>
      </w:r>
      <w:r w:rsidRPr="006C7DAB">
        <w:rPr>
          <w:rFonts w:eastAsia="Times New Roman"/>
          <w:color w:val="000000" w:themeColor="text1"/>
          <w:sz w:val="20"/>
          <w:szCs w:val="20"/>
        </w:rPr>
        <w:t>evere acute respiratory syndrome coronavirus 2.</w:t>
      </w:r>
    </w:p>
    <w:p w14:paraId="379BCD7D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proofErr w:type="spellStart"/>
      <w:proofErr w:type="gramStart"/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a</w:t>
      </w:r>
      <w:proofErr w:type="spellEnd"/>
      <w:proofErr w:type="gramEnd"/>
      <w:r w:rsidRPr="006C7DAB">
        <w:rPr>
          <w:rFonts w:eastAsia="Times New Roman"/>
          <w:color w:val="000000" w:themeColor="text1"/>
          <w:sz w:val="20"/>
          <w:szCs w:val="20"/>
        </w:rPr>
        <w:t xml:space="preserve"> Age in years.</w:t>
      </w:r>
    </w:p>
    <w:p w14:paraId="6F271404" w14:textId="56589E26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b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585 participants with no information on ethnicity or Townsend score.</w:t>
      </w:r>
    </w:p>
    <w:p w14:paraId="20B8099F" w14:textId="77777777" w:rsidR="007C00C6" w:rsidRPr="006C7DAB" w:rsidRDefault="007C00C6" w:rsidP="00B44B63">
      <w:pPr>
        <w:spacing w:line="240" w:lineRule="auto"/>
        <w:rPr>
          <w:rFonts w:eastAsia="Times New Roman"/>
          <w:color w:val="000000" w:themeColor="text1"/>
          <w:sz w:val="21"/>
          <w:szCs w:val="21"/>
        </w:rPr>
      </w:pPr>
    </w:p>
    <w:p w14:paraId="4937D4F7" w14:textId="51EA4F8E" w:rsidR="00B44B63" w:rsidRPr="006C7DAB" w:rsidRDefault="002B4B38" w:rsidP="00B44B63">
      <w:pPr>
        <w:rPr>
          <w:color w:val="000000" w:themeColor="text1"/>
        </w:rPr>
      </w:pPr>
      <w:r>
        <w:rPr>
          <w:rFonts w:eastAsia="Times New Roman"/>
          <w:b/>
          <w:color w:val="000000" w:themeColor="text1"/>
          <w:sz w:val="20"/>
          <w:szCs w:val="20"/>
        </w:rPr>
        <w:t xml:space="preserve">Online Supplemental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Table 7. Depressive and Anxiety Symptoms Predicting Getting Tested for SARS-CoV-2, Adjusted for Sociodemographic Factors, Individual Physical Diseases, and Behavioural Factors</w:t>
      </w:r>
    </w:p>
    <w:tbl>
      <w:tblPr>
        <w:tblW w:w="902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2684"/>
        <w:gridCol w:w="2163"/>
        <w:gridCol w:w="1174"/>
        <w:gridCol w:w="2114"/>
        <w:gridCol w:w="890"/>
      </w:tblGrid>
      <w:tr w:rsidR="00B44B63" w:rsidRPr="006C7DAB" w14:paraId="483FFF0C" w14:textId="77777777" w:rsidTr="00EA1EEA">
        <w:trPr>
          <w:trHeight w:val="315"/>
        </w:trPr>
        <w:tc>
          <w:tcPr>
            <w:tcW w:w="2684" w:type="dxa"/>
            <w:vMerge w:val="restart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DF1D6C7" w14:textId="77777777" w:rsidR="00B44B63" w:rsidRPr="006C7DAB" w:rsidRDefault="00B44B63" w:rsidP="00EA1EEA">
            <w:pPr>
              <w:widowControl w:val="0"/>
              <w:rPr>
                <w:rFonts w:eastAsia="Times New Roman"/>
                <w:b/>
                <w:color w:val="000000" w:themeColor="text1"/>
                <w:sz w:val="16"/>
                <w:szCs w:val="16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Adjusted for </w:t>
            </w:r>
            <w:proofErr w:type="spellStart"/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sociodemographic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  <w:vertAlign w:val="superscript"/>
              </w:rPr>
              <w:t>a</w:t>
            </w:r>
            <w:proofErr w:type="spellEnd"/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 factors and:</w:t>
            </w:r>
          </w:p>
        </w:tc>
        <w:tc>
          <w:tcPr>
            <w:tcW w:w="2163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1C9825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Depressive symptoms</w:t>
            </w:r>
          </w:p>
        </w:tc>
        <w:tc>
          <w:tcPr>
            <w:tcW w:w="1174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A99E26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114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C8F55FF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Anxiety symptoms</w:t>
            </w:r>
          </w:p>
        </w:tc>
        <w:tc>
          <w:tcPr>
            <w:tcW w:w="890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1E2E38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17AEFEB8" w14:textId="77777777" w:rsidTr="00EA1EEA">
        <w:trPr>
          <w:trHeight w:val="315"/>
        </w:trPr>
        <w:tc>
          <w:tcPr>
            <w:tcW w:w="2684" w:type="dxa"/>
            <w:vMerge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A284800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163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65EFD44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OR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 [95% CI]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5270EA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p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-value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66A7E5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OR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 [95% CI]</w:t>
            </w:r>
          </w:p>
        </w:tc>
        <w:tc>
          <w:tcPr>
            <w:tcW w:w="89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E7E206F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p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-value</w:t>
            </w:r>
          </w:p>
        </w:tc>
      </w:tr>
      <w:tr w:rsidR="00B44B63" w:rsidRPr="006C7DAB" w14:paraId="69C5EBA5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F6E9BC2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sthma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15A1CD2" w14:textId="4D41C49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1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2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91078BC" w14:textId="49E34D4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7F492F9" w14:textId="67B3FD7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CB729A9" w14:textId="72E4FCD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4</w:t>
            </w:r>
          </w:p>
        </w:tc>
      </w:tr>
      <w:tr w:rsidR="00B44B63" w:rsidRPr="006C7DAB" w14:paraId="1D690090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8EDFC12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ancer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CEC244C" w14:textId="07AB2AF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2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3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A391E59" w14:textId="7AEF97B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C4E12A6" w14:textId="41B582EB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A2E4DBC" w14:textId="35FB37DE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4</w:t>
            </w:r>
          </w:p>
        </w:tc>
      </w:tr>
      <w:tr w:rsidR="00B44B63" w:rsidRPr="006C7DAB" w14:paraId="6E19A599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04750EE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erebrovascular disease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AF89247" w14:textId="7A6D8D3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1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2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D108324" w14:textId="2702EEB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D83AB49" w14:textId="4DA30DA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4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F4ED3A1" w14:textId="7F8CD4CD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6</w:t>
            </w:r>
          </w:p>
        </w:tc>
      </w:tr>
      <w:tr w:rsidR="00B44B63" w:rsidRPr="006C7DAB" w14:paraId="6E4BA99F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8F2BDD0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OPD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368CFAB" w14:textId="4A1BE1E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9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1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6F3BDAC" w14:textId="1AAB2519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FC02E32" w14:textId="27B47EAB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AB935A4" w14:textId="1ADC34B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4</w:t>
            </w:r>
          </w:p>
        </w:tc>
      </w:tr>
      <w:tr w:rsidR="00B44B63" w:rsidRPr="006C7DAB" w14:paraId="75237953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7B718D1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oronary artery disease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6400508" w14:textId="51254F3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9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10DEE75" w14:textId="26EB906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E81BD5E" w14:textId="73A8687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4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24AA833" w14:textId="29BB965B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7</w:t>
            </w:r>
          </w:p>
        </w:tc>
      </w:tr>
      <w:tr w:rsidR="00B44B63" w:rsidRPr="006C7DAB" w14:paraId="0B7F3CC2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CF26C52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Diabetes mellitus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B3279B4" w14:textId="2120A7D6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9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8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A73C83B" w14:textId="5659C7F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6D5511B" w14:textId="4D64CB2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4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3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6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0955233" w14:textId="3FDA7BB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4</w:t>
            </w:r>
          </w:p>
        </w:tc>
      </w:tr>
      <w:tr w:rsidR="00B44B63" w:rsidRPr="006C7DAB" w14:paraId="3153217C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B4A83DE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Hypertension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4B1A7A0" w14:textId="09FEA88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6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6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7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E788603" w14:textId="754C480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0B9CF3F" w14:textId="3AB1FA7E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3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6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3507988" w14:textId="2D15ADB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5</w:t>
            </w:r>
          </w:p>
        </w:tc>
      </w:tr>
      <w:tr w:rsidR="00B44B63" w:rsidRPr="006C7DAB" w14:paraId="21EECFB7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D386C09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Obesit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89574E0" w14:textId="67B42EE6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6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5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7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8B1ACE2" w14:textId="496C751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3424F70" w14:textId="2C96D58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6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5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8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1EE66E9" w14:textId="42F7187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53</w:t>
            </w:r>
          </w:p>
        </w:tc>
      </w:tr>
      <w:tr w:rsidR="00B44B63" w:rsidRPr="006C7DAB" w14:paraId="679690A3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1A35581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Morbid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obesit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2140E47" w14:textId="608CE03D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7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6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8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674A085" w14:textId="276EE40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3EE948" w14:textId="63078FCA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6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4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8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F883643" w14:textId="6BDB0CD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9</w:t>
            </w:r>
          </w:p>
        </w:tc>
      </w:tr>
      <w:tr w:rsidR="00B44B63" w:rsidRPr="006C7DAB" w14:paraId="161C6671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637B76D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Lifetime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smoking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2848DE3" w14:textId="64163C4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2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2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2442DA1" w14:textId="0E8FC10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C97768B" w14:textId="7B9AF32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9AB9268" w14:textId="6F74629E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1</w:t>
            </w:r>
          </w:p>
        </w:tc>
      </w:tr>
      <w:tr w:rsidR="00B44B63" w:rsidRPr="006C7DAB" w14:paraId="4646F162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A92BB8A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Lifetime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drinking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d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A3189B4" w14:textId="2200B196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2 [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3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3]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97C9FCC" w14:textId="792930DA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&lt;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01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D0B340B" w14:textId="3DA0F288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9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5]</w:t>
            </w:r>
          </w:p>
        </w:tc>
        <w:tc>
          <w:tcPr>
            <w:tcW w:w="890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1D86927" w14:textId="28EFD3B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4</w:t>
            </w:r>
          </w:p>
        </w:tc>
      </w:tr>
    </w:tbl>
    <w:p w14:paraId="2AA70BE1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</w:rPr>
        <w:t xml:space="preserve">Abbreviations: CI, confidence interval; COPD, chronic obstructive pulmonary disease;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 xml:space="preserve">COVID-19, Coronavirus disease 19; 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OR, odds ratio; SARS-CoV-2,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>S</w:t>
      </w:r>
      <w:r w:rsidRPr="006C7DAB">
        <w:rPr>
          <w:rFonts w:eastAsia="Times New Roman"/>
          <w:color w:val="000000" w:themeColor="text1"/>
          <w:sz w:val="20"/>
          <w:szCs w:val="20"/>
        </w:rPr>
        <w:t>evere acute respiratory syndrome coronavirus 2.</w:t>
      </w:r>
    </w:p>
    <w:p w14:paraId="657F70F5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proofErr w:type="spellStart"/>
      <w:proofErr w:type="gramStart"/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a</w:t>
      </w:r>
      <w:proofErr w:type="spellEnd"/>
      <w:proofErr w:type="gramEnd"/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585 participants with no information on ethnicity or Townsend score.</w:t>
      </w:r>
    </w:p>
    <w:p w14:paraId="651D4603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b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854 participants with no information on ethnicity, Townsend score or body mass index.</w:t>
      </w:r>
    </w:p>
    <w:p w14:paraId="2F13C738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c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 xml:space="preserve">787 </w:t>
      </w:r>
      <w:r w:rsidRPr="006C7DAB">
        <w:rPr>
          <w:rFonts w:eastAsia="Times New Roman"/>
          <w:color w:val="000000" w:themeColor="text1"/>
          <w:sz w:val="20"/>
          <w:szCs w:val="20"/>
        </w:rPr>
        <w:t>with no information on ethnicity, Townsend score or smoking status.</w:t>
      </w:r>
    </w:p>
    <w:p w14:paraId="24CE78ED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d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 xml:space="preserve">631 </w:t>
      </w:r>
      <w:r w:rsidRPr="006C7DAB">
        <w:rPr>
          <w:rFonts w:eastAsia="Times New Roman"/>
          <w:color w:val="000000" w:themeColor="text1"/>
          <w:sz w:val="20"/>
          <w:szCs w:val="20"/>
        </w:rPr>
        <w:t>with no information on ethnicity, Townsend score or drinking status.</w:t>
      </w:r>
    </w:p>
    <w:p w14:paraId="2001DDD0" w14:textId="5EC08CD3" w:rsidR="00F2011F" w:rsidRDefault="00F2011F" w:rsidP="00B44B63">
      <w:pPr>
        <w:rPr>
          <w:rFonts w:eastAsia="Times New Roman"/>
          <w:color w:val="000000" w:themeColor="text1"/>
          <w:sz w:val="21"/>
          <w:szCs w:val="21"/>
        </w:rPr>
      </w:pPr>
      <w:r>
        <w:rPr>
          <w:rFonts w:eastAsia="Times New Roman"/>
          <w:color w:val="000000" w:themeColor="text1"/>
          <w:sz w:val="21"/>
          <w:szCs w:val="21"/>
        </w:rPr>
        <w:br w:type="page"/>
      </w:r>
    </w:p>
    <w:p w14:paraId="02A73382" w14:textId="24FAEB48" w:rsidR="00B44B63" w:rsidRPr="006C7DAB" w:rsidRDefault="002B4B38" w:rsidP="00B44B63">
      <w:pPr>
        <w:rPr>
          <w:rFonts w:eastAsia="Times New Roman"/>
          <w:color w:val="000000" w:themeColor="text1"/>
        </w:rPr>
      </w:pPr>
      <w:r>
        <w:rPr>
          <w:rFonts w:eastAsia="Times New Roman"/>
          <w:b/>
          <w:color w:val="000000" w:themeColor="text1"/>
          <w:sz w:val="20"/>
          <w:szCs w:val="20"/>
        </w:rPr>
        <w:lastRenderedPageBreak/>
        <w:t xml:space="preserve">Online Supplemental </w:t>
      </w:r>
      <w:r w:rsidR="00B44B63" w:rsidRPr="006C7DAB">
        <w:rPr>
          <w:rFonts w:eastAsia="Times New Roman"/>
          <w:b/>
          <w:color w:val="000000" w:themeColor="text1"/>
          <w:sz w:val="20"/>
          <w:szCs w:val="20"/>
        </w:rPr>
        <w:t>Table 8. Depressive and Anxiety Symptoms Predicting COVID-19 Among Tested Subjects, Adjusted for Individual Sociodemographic, Individual Physical Diseases and Behavioural Factors</w:t>
      </w:r>
    </w:p>
    <w:tbl>
      <w:tblPr>
        <w:tblW w:w="9025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2684"/>
        <w:gridCol w:w="2163"/>
        <w:gridCol w:w="1174"/>
        <w:gridCol w:w="2114"/>
        <w:gridCol w:w="890"/>
      </w:tblGrid>
      <w:tr w:rsidR="00B44B63" w:rsidRPr="006C7DAB" w14:paraId="07CDF70D" w14:textId="77777777" w:rsidTr="00EA1EEA">
        <w:trPr>
          <w:trHeight w:val="315"/>
        </w:trPr>
        <w:tc>
          <w:tcPr>
            <w:tcW w:w="2684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36FA584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163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D2DA800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Depressive symptoms</w:t>
            </w:r>
          </w:p>
        </w:tc>
        <w:tc>
          <w:tcPr>
            <w:tcW w:w="1174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B92D9D2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114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BBB349D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Anxiety symptoms</w:t>
            </w:r>
          </w:p>
        </w:tc>
        <w:tc>
          <w:tcPr>
            <w:tcW w:w="890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7DE5775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</w:p>
        </w:tc>
      </w:tr>
      <w:tr w:rsidR="00B44B63" w:rsidRPr="006C7DAB" w14:paraId="28B138DE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38B7582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Adjusted for:</w:t>
            </w:r>
          </w:p>
        </w:tc>
        <w:tc>
          <w:tcPr>
            <w:tcW w:w="2163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827B028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OR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 [95% CI]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59D9D49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p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-value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AA7E08C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OR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 xml:space="preserve"> [95% CI]</w:t>
            </w:r>
          </w:p>
        </w:tc>
        <w:tc>
          <w:tcPr>
            <w:tcW w:w="890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55E2B5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b/>
                <w:i/>
                <w:color w:val="000000" w:themeColor="text1"/>
                <w:sz w:val="16"/>
                <w:szCs w:val="16"/>
              </w:rPr>
              <w:t>p</w:t>
            </w:r>
            <w:r w:rsidRPr="006C7DAB">
              <w:rPr>
                <w:rFonts w:eastAsia="Times New Roman"/>
                <w:b/>
                <w:color w:val="000000" w:themeColor="text1"/>
                <w:sz w:val="16"/>
                <w:szCs w:val="16"/>
              </w:rPr>
              <w:t>-value</w:t>
            </w:r>
          </w:p>
        </w:tc>
      </w:tr>
      <w:tr w:rsidR="00B44B63" w:rsidRPr="006C7DAB" w14:paraId="5AC64DB3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1DF601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Sex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175F1C0" w14:textId="4D57D36E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4C830B7" w14:textId="5099CEB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8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F01876B" w14:textId="634332C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2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2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8B4CA6B" w14:textId="1C1F19C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8</w:t>
            </w:r>
          </w:p>
        </w:tc>
      </w:tr>
      <w:tr w:rsidR="00B44B63" w:rsidRPr="006C7DAB" w14:paraId="0D4BB08F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49FBC4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ge category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F0680A6" w14:textId="4391B1F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6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1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7825B7D" w14:textId="7A8CE1A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EFC9591" w14:textId="76D5F57E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9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68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B029645" w14:textId="4102977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7</w:t>
            </w:r>
          </w:p>
        </w:tc>
      </w:tr>
      <w:tr w:rsidR="00B44B63" w:rsidRPr="006C7DAB" w14:paraId="48A4204D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BC1091C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Ethnicit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78742A0" w14:textId="13E9C97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6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1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B13CA99" w14:textId="279E2F6E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5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14FF43A" w14:textId="04402B4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4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6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35901BA" w14:textId="17D8121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7</w:t>
            </w:r>
          </w:p>
        </w:tc>
      </w:tr>
      <w:tr w:rsidR="00B44B63" w:rsidRPr="006C7DAB" w14:paraId="5D4E9CE3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B77FABE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Townsend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ategor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4DB43E2" w14:textId="755180F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2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8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6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AC80E6B" w14:textId="2D1DE9AF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9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7DDE621" w14:textId="3A9C89FA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2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3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6D24FDC" w14:textId="3DB0B03A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7</w:t>
            </w:r>
          </w:p>
        </w:tc>
      </w:tr>
      <w:tr w:rsidR="00B44B63" w:rsidRPr="006C7DAB" w14:paraId="41C52106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BE594DF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Asthma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18CF1C6" w14:textId="7C88E656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4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9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8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7240CB3" w14:textId="3AEFDD49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2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D080BB6" w14:textId="13077C5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1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8B63968" w14:textId="1B940A0E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</w:t>
            </w:r>
          </w:p>
        </w:tc>
      </w:tr>
      <w:tr w:rsidR="00B44B63" w:rsidRPr="006C7DAB" w14:paraId="6C8BC45B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290BFA4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ancer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614D5F6" w14:textId="7BC187A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9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86120F9" w14:textId="614CAC16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8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13ACBCC" w14:textId="38460D3D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1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7A914B2" w14:textId="4E09DBA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1</w:t>
            </w:r>
          </w:p>
        </w:tc>
      </w:tr>
      <w:tr w:rsidR="00B44B63" w:rsidRPr="006C7DAB" w14:paraId="6E62122D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8F8D324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erebrovascular disease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CC8DE21" w14:textId="7470FB8B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0FE477F" w14:textId="1310E84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8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6098CC3" w14:textId="78B41AB1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1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769BC1A" w14:textId="7A788D5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</w:t>
            </w:r>
          </w:p>
        </w:tc>
      </w:tr>
      <w:tr w:rsidR="00B44B63" w:rsidRPr="006C7DAB" w14:paraId="6E380F31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360354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OPD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CE95C48" w14:textId="291CF47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F860E6B" w14:textId="167EA24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7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4E41E06" w14:textId="45FDA6E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1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E60AF76" w14:textId="7BE641C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</w:t>
            </w:r>
          </w:p>
        </w:tc>
      </w:tr>
      <w:tr w:rsidR="00B44B63" w:rsidRPr="006C7DAB" w14:paraId="66435A70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7ABB605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Coronary artery disease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172DB53" w14:textId="5182C5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4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9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E54BC37" w14:textId="0CA27DCE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1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3C58B9C" w14:textId="22209B0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2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2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C899C71" w14:textId="1AF486AA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8</w:t>
            </w:r>
          </w:p>
        </w:tc>
      </w:tr>
      <w:tr w:rsidR="00B44B63" w:rsidRPr="006C7DAB" w14:paraId="2A39BBFD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0F16E27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Diabetes mellitus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91BA47D" w14:textId="1CBE20D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4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9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4820C7B" w14:textId="4ECB341A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4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C257F96" w14:textId="5E2EE11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2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59C5A1D" w14:textId="390B2EF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9</w:t>
            </w:r>
          </w:p>
        </w:tc>
      </w:tr>
      <w:tr w:rsidR="00B44B63" w:rsidRPr="006C7DAB" w14:paraId="5637C25E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3EDAE42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Hypertension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042C92E" w14:textId="4D4CA85D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7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1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D2CD42F" w14:textId="10A864E2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3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BD4ED30" w14:textId="21BEC5C4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1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29C034F" w14:textId="0C321AE8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2</w:t>
            </w:r>
          </w:p>
        </w:tc>
      </w:tr>
      <w:tr w:rsidR="00B44B63" w:rsidRPr="006C7DAB" w14:paraId="5F7FDA10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42873BB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Obesit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0EEC8FC6" w14:textId="3AFC186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7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2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454534E" w14:textId="199197F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20CAFE7" w14:textId="59BBC1F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4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3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5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BC4FF38" w14:textId="12C801B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4</w:t>
            </w:r>
          </w:p>
        </w:tc>
      </w:tr>
      <w:tr w:rsidR="00B44B63" w:rsidRPr="006C7DAB" w14:paraId="2AFDE72A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6DD8608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Morbid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obesity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B6BC22A" w14:textId="7168FB4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09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74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4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0049642" w14:textId="63D4E2F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62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B052304" w14:textId="2BDD032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3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2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3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F1D1D67" w14:textId="744622D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26</w:t>
            </w:r>
          </w:p>
        </w:tc>
      </w:tr>
      <w:tr w:rsidR="00B44B63" w:rsidRPr="006C7DAB" w14:paraId="115F5B87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999FB90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Lifetime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smoking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d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354C430" w14:textId="1350AFE0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49]</w:t>
            </w:r>
          </w:p>
        </w:tc>
        <w:tc>
          <w:tcPr>
            <w:tcW w:w="117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75F74F75" w14:textId="29638C8B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8</w:t>
            </w: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BB03C88" w14:textId="0030C1B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2]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auto" w:fill="F3F3F3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230EFF28" w14:textId="2EB1004B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</w:t>
            </w:r>
          </w:p>
        </w:tc>
      </w:tr>
      <w:tr w:rsidR="00B44B63" w:rsidRPr="006C7DAB" w14:paraId="6951029E" w14:textId="77777777" w:rsidTr="00EA1EEA">
        <w:trPr>
          <w:trHeight w:val="315"/>
        </w:trPr>
        <w:tc>
          <w:tcPr>
            <w:tcW w:w="2684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12471426" w14:textId="7777777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  <w:vertAlign w:val="superscript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 xml:space="preserve">Lifetime </w:t>
            </w:r>
            <w:proofErr w:type="spellStart"/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drinking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  <w:vertAlign w:val="superscript"/>
              </w:rPr>
              <w:t>e</w:t>
            </w:r>
            <w:proofErr w:type="spellEnd"/>
          </w:p>
        </w:tc>
        <w:tc>
          <w:tcPr>
            <w:tcW w:w="2163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4BDCC1EE" w14:textId="0DF4D427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15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5]</w:t>
            </w:r>
          </w:p>
        </w:tc>
        <w:tc>
          <w:tcPr>
            <w:tcW w:w="117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6F08B647" w14:textId="12B884D3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8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3C45B46F" w14:textId="743CEA05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21 [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981, 1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62]</w:t>
            </w:r>
          </w:p>
        </w:tc>
        <w:tc>
          <w:tcPr>
            <w:tcW w:w="890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40" w:type="dxa"/>
              <w:left w:w="40" w:type="dxa"/>
              <w:bottom w:w="40" w:type="dxa"/>
              <w:right w:w="40" w:type="dxa"/>
            </w:tcMar>
            <w:vAlign w:val="bottom"/>
          </w:tcPr>
          <w:p w14:paraId="5927DCDD" w14:textId="4D376F0C" w:rsidR="00B44B63" w:rsidRPr="006C7DAB" w:rsidRDefault="00B44B63" w:rsidP="00EA1EEA">
            <w:pPr>
              <w:widowControl w:val="0"/>
              <w:rPr>
                <w:color w:val="000000" w:themeColor="text1"/>
                <w:sz w:val="20"/>
                <w:szCs w:val="20"/>
              </w:rPr>
            </w:pP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0</w:t>
            </w:r>
            <w:r w:rsidR="000219D5" w:rsidRPr="006C7DAB">
              <w:rPr>
                <w:rFonts w:eastAsia="Times New Roman"/>
                <w:color w:val="000000" w:themeColor="text1"/>
                <w:sz w:val="16"/>
                <w:szCs w:val="16"/>
              </w:rPr>
              <w:t>.</w:t>
            </w:r>
            <w:r w:rsidRPr="006C7DAB">
              <w:rPr>
                <w:rFonts w:eastAsia="Times New Roman"/>
                <w:color w:val="000000" w:themeColor="text1"/>
                <w:sz w:val="16"/>
                <w:szCs w:val="16"/>
              </w:rPr>
              <w:t>3</w:t>
            </w:r>
          </w:p>
        </w:tc>
      </w:tr>
    </w:tbl>
    <w:p w14:paraId="63DE5CA9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</w:rPr>
        <w:t xml:space="preserve">Abbreviations: CI, confidence interval; COPD, chronic obstructive pulmonary disease; </w:t>
      </w:r>
      <w:r w:rsidRPr="006C7DAB">
        <w:rPr>
          <w:rFonts w:eastAsia="Times New Roman"/>
          <w:color w:val="000000" w:themeColor="text1"/>
          <w:sz w:val="20"/>
          <w:szCs w:val="20"/>
          <w:highlight w:val="white"/>
        </w:rPr>
        <w:t xml:space="preserve">COVID-19, Coronavirus disease 19; </w:t>
      </w:r>
      <w:r w:rsidRPr="006C7DAB">
        <w:rPr>
          <w:rFonts w:eastAsia="Times New Roman"/>
          <w:color w:val="000000" w:themeColor="text1"/>
          <w:sz w:val="20"/>
          <w:szCs w:val="20"/>
        </w:rPr>
        <w:t>OR, odds ratio.</w:t>
      </w:r>
    </w:p>
    <w:p w14:paraId="6495A37F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proofErr w:type="spellStart"/>
      <w:proofErr w:type="gramStart"/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a</w:t>
      </w:r>
      <w:proofErr w:type="spellEnd"/>
      <w:proofErr w:type="gramEnd"/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11 participants missing information on ethnicity.</w:t>
      </w:r>
    </w:p>
    <w:p w14:paraId="5BAE32C0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b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7 participants with unknown Townsend score.</w:t>
      </w:r>
    </w:p>
    <w:p w14:paraId="44DDD401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c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19 participants with unknown body mass index.</w:t>
      </w:r>
    </w:p>
    <w:p w14:paraId="0D1B058E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  <w:sz w:val="20"/>
          <w:szCs w:val="20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d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7 participants with unknown smoking </w:t>
      </w:r>
      <w:proofErr w:type="gramStart"/>
      <w:r w:rsidRPr="006C7DAB">
        <w:rPr>
          <w:rFonts w:eastAsia="Times New Roman"/>
          <w:color w:val="000000" w:themeColor="text1"/>
          <w:sz w:val="20"/>
          <w:szCs w:val="20"/>
        </w:rPr>
        <w:t>status..</w:t>
      </w:r>
      <w:proofErr w:type="gramEnd"/>
    </w:p>
    <w:p w14:paraId="60B0CE3C" w14:textId="77777777" w:rsidR="00B44B63" w:rsidRPr="006C7DAB" w:rsidRDefault="00B44B63" w:rsidP="00B44B63">
      <w:pPr>
        <w:spacing w:line="240" w:lineRule="auto"/>
        <w:rPr>
          <w:rFonts w:eastAsia="Times New Roman"/>
          <w:color w:val="000000" w:themeColor="text1"/>
        </w:rPr>
      </w:pPr>
      <w:r w:rsidRPr="006C7DAB">
        <w:rPr>
          <w:rFonts w:eastAsia="Times New Roman"/>
          <w:color w:val="000000" w:themeColor="text1"/>
          <w:sz w:val="20"/>
          <w:szCs w:val="20"/>
          <w:vertAlign w:val="superscript"/>
        </w:rPr>
        <w:t>e</w:t>
      </w:r>
      <w:r w:rsidRPr="006C7DAB">
        <w:rPr>
          <w:rFonts w:eastAsia="Times New Roman"/>
          <w:color w:val="000000" w:themeColor="text1"/>
          <w:sz w:val="20"/>
          <w:szCs w:val="20"/>
        </w:rPr>
        <w:t xml:space="preserve"> Excluded 1 participant with unknown drinking status.</w:t>
      </w:r>
    </w:p>
    <w:p w14:paraId="5D344A05" w14:textId="36F274D9" w:rsidR="000219D5" w:rsidRPr="006C7DAB" w:rsidRDefault="000219D5">
      <w:r w:rsidRPr="006C7DAB">
        <w:br w:type="page"/>
      </w:r>
    </w:p>
    <w:p w14:paraId="77E557F9" w14:textId="06D97943" w:rsidR="000219D5" w:rsidRPr="006C7DAB" w:rsidRDefault="000219D5" w:rsidP="000219D5">
      <w:pPr>
        <w:keepNext/>
        <w:keepLines/>
        <w:spacing w:before="240" w:after="220" w:line="324" w:lineRule="auto"/>
        <w:outlineLvl w:val="1"/>
        <w:rPr>
          <w:color w:val="000000"/>
          <w:sz w:val="32"/>
          <w:szCs w:val="32"/>
        </w:rPr>
      </w:pPr>
      <w:r w:rsidRPr="006C7DAB">
        <w:rPr>
          <w:color w:val="000000"/>
          <w:sz w:val="32"/>
          <w:szCs w:val="32"/>
        </w:rPr>
        <w:lastRenderedPageBreak/>
        <w:t>References</w:t>
      </w:r>
      <w:r w:rsidR="000D05D6">
        <w:rPr>
          <w:color w:val="000000"/>
          <w:sz w:val="32"/>
          <w:szCs w:val="32"/>
        </w:rPr>
        <w:t xml:space="preserve"> of Online Supplemental Material 3</w:t>
      </w:r>
    </w:p>
    <w:p w14:paraId="69861546" w14:textId="77777777" w:rsidR="00413FAF" w:rsidRPr="00413FAF" w:rsidRDefault="000219D5" w:rsidP="00413FAF">
      <w:pPr>
        <w:pStyle w:val="Bibliography"/>
        <w:rPr>
          <w:color w:val="auto"/>
          <w:lang w:val="de-DE"/>
        </w:rPr>
      </w:pPr>
      <w:r w:rsidRPr="006C7DAB">
        <w:fldChar w:fldCharType="begin"/>
      </w:r>
      <w:r w:rsidR="00413FAF">
        <w:instrText xml:space="preserve"> ADDIN ZOTERO_BIBL {"uncited":[],"omitted":[],"custom":[]} CSL_BIBLIOGRAPHY </w:instrText>
      </w:r>
      <w:r w:rsidRPr="006C7DAB">
        <w:fldChar w:fldCharType="separate"/>
      </w:r>
      <w:r w:rsidR="00413FAF" w:rsidRPr="00413FAF">
        <w:rPr>
          <w:b/>
          <w:bCs/>
          <w:color w:val="auto"/>
          <w:lang w:val="de-DE"/>
        </w:rPr>
        <w:t xml:space="preserve">Hair J, Black W, </w:t>
      </w:r>
      <w:proofErr w:type="spellStart"/>
      <w:r w:rsidR="00413FAF" w:rsidRPr="00413FAF">
        <w:rPr>
          <w:b/>
          <w:bCs/>
          <w:color w:val="auto"/>
          <w:lang w:val="de-DE"/>
        </w:rPr>
        <w:t>Babin</w:t>
      </w:r>
      <w:proofErr w:type="spellEnd"/>
      <w:r w:rsidR="00413FAF" w:rsidRPr="00413FAF">
        <w:rPr>
          <w:b/>
          <w:bCs/>
          <w:color w:val="auto"/>
          <w:lang w:val="de-DE"/>
        </w:rPr>
        <w:t xml:space="preserve"> B, Anderson R</w:t>
      </w:r>
      <w:r w:rsidR="00413FAF" w:rsidRPr="00413FAF">
        <w:rPr>
          <w:color w:val="auto"/>
          <w:lang w:val="de-DE"/>
        </w:rPr>
        <w:t xml:space="preserve"> (2010) </w:t>
      </w:r>
      <w:r w:rsidR="00413FAF" w:rsidRPr="00413FAF">
        <w:rPr>
          <w:i/>
          <w:iCs/>
          <w:color w:val="auto"/>
          <w:lang w:val="de-DE"/>
        </w:rPr>
        <w:t xml:space="preserve">Multivariate </w:t>
      </w:r>
      <w:proofErr w:type="spellStart"/>
      <w:r w:rsidR="00413FAF" w:rsidRPr="00413FAF">
        <w:rPr>
          <w:i/>
          <w:iCs/>
          <w:color w:val="auto"/>
          <w:lang w:val="de-DE"/>
        </w:rPr>
        <w:t>data</w:t>
      </w:r>
      <w:proofErr w:type="spellEnd"/>
      <w:r w:rsidR="00413FAF" w:rsidRPr="00413FAF">
        <w:rPr>
          <w:i/>
          <w:iCs/>
          <w:color w:val="auto"/>
          <w:lang w:val="de-DE"/>
        </w:rPr>
        <w:t xml:space="preserve"> </w:t>
      </w:r>
      <w:proofErr w:type="spellStart"/>
      <w:r w:rsidR="00413FAF" w:rsidRPr="00413FAF">
        <w:rPr>
          <w:i/>
          <w:iCs/>
          <w:color w:val="auto"/>
          <w:lang w:val="de-DE"/>
        </w:rPr>
        <w:t>analysis</w:t>
      </w:r>
      <w:proofErr w:type="spellEnd"/>
      <w:r w:rsidR="00413FAF" w:rsidRPr="00413FAF">
        <w:rPr>
          <w:color w:val="auto"/>
          <w:lang w:val="de-DE"/>
        </w:rPr>
        <w:t xml:space="preserve">, 7th </w:t>
      </w:r>
      <w:proofErr w:type="spellStart"/>
      <w:r w:rsidR="00413FAF" w:rsidRPr="00413FAF">
        <w:rPr>
          <w:color w:val="auto"/>
          <w:lang w:val="de-DE"/>
        </w:rPr>
        <w:t>ed</w:t>
      </w:r>
      <w:proofErr w:type="spellEnd"/>
      <w:r w:rsidR="00413FAF" w:rsidRPr="00413FAF">
        <w:rPr>
          <w:color w:val="auto"/>
          <w:lang w:val="de-DE"/>
        </w:rPr>
        <w:t xml:space="preserve">. </w:t>
      </w:r>
      <w:proofErr w:type="spellStart"/>
      <w:r w:rsidR="00413FAF" w:rsidRPr="00413FAF">
        <w:rPr>
          <w:color w:val="auto"/>
          <w:lang w:val="de-DE"/>
        </w:rPr>
        <w:t>Upper</w:t>
      </w:r>
      <w:proofErr w:type="spellEnd"/>
      <w:r w:rsidR="00413FAF" w:rsidRPr="00413FAF">
        <w:rPr>
          <w:color w:val="auto"/>
          <w:lang w:val="de-DE"/>
        </w:rPr>
        <w:t xml:space="preserve"> </w:t>
      </w:r>
      <w:proofErr w:type="spellStart"/>
      <w:r w:rsidR="00413FAF" w:rsidRPr="00413FAF">
        <w:rPr>
          <w:color w:val="auto"/>
          <w:lang w:val="de-DE"/>
        </w:rPr>
        <w:t>saddle</w:t>
      </w:r>
      <w:proofErr w:type="spellEnd"/>
      <w:r w:rsidR="00413FAF" w:rsidRPr="00413FAF">
        <w:rPr>
          <w:color w:val="auto"/>
          <w:lang w:val="de-DE"/>
        </w:rPr>
        <w:t xml:space="preserve"> River, New Jersey, Pearson Education International.</w:t>
      </w:r>
    </w:p>
    <w:p w14:paraId="41FB4EFE" w14:textId="6E1D8B66" w:rsidR="000219D5" w:rsidRPr="006C7DAB" w:rsidRDefault="000219D5">
      <w:r w:rsidRPr="006C7DAB">
        <w:fldChar w:fldCharType="end"/>
      </w:r>
    </w:p>
    <w:sectPr w:rsidR="000219D5" w:rsidRPr="006C7DAB">
      <w:headerReference w:type="default" r:id="rId6"/>
      <w:footerReference w:type="default" r:id="rId7"/>
      <w:pgSz w:w="11909" w:h="16834"/>
      <w:pgMar w:top="1440" w:right="1440" w:bottom="1440" w:left="1417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8758B84" w14:textId="77777777" w:rsidR="00AE1858" w:rsidRDefault="00AE1858">
      <w:pPr>
        <w:spacing w:line="240" w:lineRule="auto"/>
      </w:pPr>
      <w:r>
        <w:separator/>
      </w:r>
    </w:p>
  </w:endnote>
  <w:endnote w:type="continuationSeparator" w:id="0">
    <w:p w14:paraId="52FC8492" w14:textId="77777777" w:rsidR="00AE1858" w:rsidRDefault="00AE185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E2CDF2" w14:textId="77777777" w:rsidR="00D30DFD" w:rsidRDefault="007C00C6">
    <w:pPr>
      <w:jc w:val="right"/>
      <w:rPr>
        <w:sz w:val="18"/>
        <w:szCs w:val="18"/>
      </w:rPr>
    </w:pPr>
    <w:r>
      <w:rPr>
        <w:sz w:val="18"/>
        <w:szCs w:val="18"/>
      </w:rPr>
      <w:t xml:space="preserve">Page </w:t>
    </w:r>
    <w:r>
      <w:rPr>
        <w:sz w:val="18"/>
        <w:szCs w:val="18"/>
      </w:rPr>
      <w:fldChar w:fldCharType="begin"/>
    </w:r>
    <w:r>
      <w:rPr>
        <w:sz w:val="18"/>
        <w:szCs w:val="18"/>
      </w:rPr>
      <w:instrText>PAGE</w:instrText>
    </w:r>
    <w:r>
      <w:rPr>
        <w:sz w:val="18"/>
        <w:szCs w:val="18"/>
      </w:rPr>
      <w:fldChar w:fldCharType="separate"/>
    </w:r>
    <w:r>
      <w:rPr>
        <w:noProof/>
        <w:sz w:val="18"/>
        <w:szCs w:val="18"/>
      </w:rPr>
      <w:t>1</w:t>
    </w:r>
    <w:r>
      <w:rPr>
        <w:sz w:val="18"/>
        <w:szCs w:val="18"/>
      </w:rPr>
      <w:fldChar w:fldCharType="end"/>
    </w:r>
    <w:r>
      <w:rPr>
        <w:sz w:val="18"/>
        <w:szCs w:val="18"/>
      </w:rPr>
      <w:t xml:space="preserve"> of </w:t>
    </w:r>
    <w:r>
      <w:rPr>
        <w:sz w:val="18"/>
        <w:szCs w:val="18"/>
      </w:rPr>
      <w:fldChar w:fldCharType="begin"/>
    </w:r>
    <w:r>
      <w:rPr>
        <w:sz w:val="18"/>
        <w:szCs w:val="18"/>
      </w:rPr>
      <w:instrText>NUMPAGES</w:instrText>
    </w:r>
    <w:r>
      <w:rPr>
        <w:sz w:val="18"/>
        <w:szCs w:val="18"/>
      </w:rPr>
      <w:fldChar w:fldCharType="separate"/>
    </w:r>
    <w:r>
      <w:rPr>
        <w:noProof/>
        <w:sz w:val="18"/>
        <w:szCs w:val="18"/>
      </w:rPr>
      <w:t>2</w:t>
    </w:r>
    <w:r>
      <w:rPr>
        <w:sz w:val="18"/>
        <w:szCs w:val="18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4A6DD84" w14:textId="77777777" w:rsidR="00AE1858" w:rsidRDefault="00AE1858">
      <w:pPr>
        <w:spacing w:line="240" w:lineRule="auto"/>
      </w:pPr>
      <w:r>
        <w:separator/>
      </w:r>
    </w:p>
  </w:footnote>
  <w:footnote w:type="continuationSeparator" w:id="0">
    <w:p w14:paraId="15A8A6FF" w14:textId="77777777" w:rsidR="00AE1858" w:rsidRDefault="00AE185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9E4AFBB" w14:textId="77777777" w:rsidR="00D30DFD" w:rsidRDefault="00AE1858">
    <w:pPr>
      <w:rPr>
        <w:sz w:val="18"/>
        <w:szCs w:val="18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4B63"/>
    <w:rsid w:val="000219D5"/>
    <w:rsid w:val="000D05D6"/>
    <w:rsid w:val="002B4B38"/>
    <w:rsid w:val="002B6EDB"/>
    <w:rsid w:val="00406144"/>
    <w:rsid w:val="00413FAF"/>
    <w:rsid w:val="00613216"/>
    <w:rsid w:val="006C7DAB"/>
    <w:rsid w:val="007C00C6"/>
    <w:rsid w:val="009147A6"/>
    <w:rsid w:val="00AE1858"/>
    <w:rsid w:val="00B44B63"/>
    <w:rsid w:val="00C16AAD"/>
    <w:rsid w:val="00E11BC0"/>
    <w:rsid w:val="00F2011F"/>
    <w:rsid w:val="00F23E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4:docId w14:val="750EF016"/>
  <w15:chartTrackingRefBased/>
  <w15:docId w15:val="{8A8FABD3-D53C-4C4F-8394-628438B22F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CH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44B63"/>
    <w:pPr>
      <w:spacing w:line="276" w:lineRule="auto"/>
    </w:pPr>
    <w:rPr>
      <w:rFonts w:ascii="Arial" w:eastAsia="Arial" w:hAnsi="Arial" w:cs="Arial"/>
      <w:sz w:val="22"/>
      <w:szCs w:val="22"/>
      <w:lang w:val="en-GB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B44B63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0219D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B44B63"/>
    <w:rPr>
      <w:rFonts w:ascii="Arial" w:eastAsia="Arial" w:hAnsi="Arial" w:cs="Arial"/>
      <w:sz w:val="40"/>
      <w:szCs w:val="40"/>
      <w:lang w:val="en-GB" w:eastAsia="de-DE"/>
    </w:rPr>
  </w:style>
  <w:style w:type="paragraph" w:customStyle="1" w:styleId="Literaturverzeichnis1">
    <w:name w:val="Literaturverzeichnis1"/>
    <w:basedOn w:val="Standard"/>
    <w:link w:val="BibliographyZchn"/>
    <w:rsid w:val="000219D5"/>
    <w:pPr>
      <w:spacing w:line="480" w:lineRule="auto"/>
      <w:ind w:left="720" w:hanging="720"/>
    </w:pPr>
  </w:style>
  <w:style w:type="character" w:customStyle="1" w:styleId="BibliographyZchn">
    <w:name w:val="Bibliography Zchn"/>
    <w:basedOn w:val="Absatz-Standardschriftart"/>
    <w:link w:val="Literaturverzeichnis1"/>
    <w:rsid w:val="000219D5"/>
    <w:rPr>
      <w:rFonts w:ascii="Arial" w:eastAsia="Arial" w:hAnsi="Arial" w:cs="Arial"/>
      <w:sz w:val="22"/>
      <w:szCs w:val="22"/>
      <w:lang w:val="en-GB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0219D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 w:eastAsia="de-DE"/>
    </w:rPr>
  </w:style>
  <w:style w:type="paragraph" w:customStyle="1" w:styleId="Bibliography">
    <w:name w:val="Bibliography"/>
    <w:basedOn w:val="Standard"/>
    <w:link w:val="BibliographyZchn1"/>
    <w:rsid w:val="00413FAF"/>
    <w:pPr>
      <w:spacing w:after="240" w:line="240" w:lineRule="auto"/>
    </w:pPr>
    <w:rPr>
      <w:color w:val="000000" w:themeColor="text1"/>
    </w:rPr>
  </w:style>
  <w:style w:type="character" w:customStyle="1" w:styleId="BibliographyZchn1">
    <w:name w:val="Bibliography Zchn1"/>
    <w:basedOn w:val="berschrift1Zchn"/>
    <w:link w:val="Bibliography"/>
    <w:rsid w:val="00413FAF"/>
    <w:rPr>
      <w:rFonts w:ascii="Arial" w:eastAsia="Arial" w:hAnsi="Arial" w:cs="Arial"/>
      <w:color w:val="000000" w:themeColor="text1"/>
      <w:sz w:val="22"/>
      <w:szCs w:val="22"/>
      <w:lang w:val="en-GB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571</Words>
  <Characters>9903</Characters>
  <Application>Microsoft Office Word</Application>
  <DocSecurity>0</DocSecurity>
  <Lines>82</Lines>
  <Paragraphs>22</Paragraphs>
  <ScaleCrop>false</ScaleCrop>
  <Company/>
  <LinksUpToDate>false</LinksUpToDate>
  <CharactersWithSpaces>11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a Römmel</dc:creator>
  <cp:keywords/>
  <dc:description/>
  <cp:lastModifiedBy>noa Römmel</cp:lastModifiedBy>
  <cp:revision>11</cp:revision>
  <dcterms:created xsi:type="dcterms:W3CDTF">2020-12-18T10:28:00Z</dcterms:created>
  <dcterms:modified xsi:type="dcterms:W3CDTF">2021-02-02T09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3"&gt;&lt;session id="ogW1vc0R"/&gt;&lt;style id="http://www.zotero.org/styles/who-europe-harvard" hasBibliography="1" bibliographyStyleHasBeenSet="1"/&gt;&lt;prefs&gt;&lt;pref name="fieldType" value="Field"/&gt;&lt;/prefs&gt;&lt;/data&gt;</vt:lpwstr>
  </property>
  <property fmtid="{D5CDD505-2E9C-101B-9397-08002B2CF9AE}" pid="3" name="ZOTERO_PREF_2">
    <vt:lpwstr/>
  </property>
</Properties>
</file>